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LightShading"/>
        <w:tblpPr w:leftFromText="187" w:rightFromText="187" w:vertAnchor="text" w:horzAnchor="margin" w:tblpXSpec="center" w:tblpY="1"/>
        <w:tblW w:w="7338" w:type="dxa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669"/>
        <w:gridCol w:w="1563"/>
        <w:gridCol w:w="4106"/>
      </w:tblGrid>
      <w:tr w:rsidR="00E04DD5" w:rsidRPr="004108BC" w:rsidTr="00957E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7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8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jc w:val="center"/>
              <w:rPr>
                <w:bCs w:val="0"/>
                <w:color w:val="000000"/>
              </w:rPr>
            </w:pPr>
            <w:r w:rsidRPr="004108BC">
              <w:rPr>
                <w:bCs w:val="0"/>
                <w:color w:val="000000"/>
              </w:rPr>
              <w:t xml:space="preserve">Table </w:t>
            </w:r>
            <w:r>
              <w:rPr>
                <w:bCs w:val="0"/>
                <w:color w:val="000000"/>
              </w:rPr>
              <w:t>S1</w:t>
            </w:r>
            <w:r w:rsidRPr="004108BC">
              <w:rPr>
                <w:bCs w:val="0"/>
                <w:color w:val="000000"/>
              </w:rPr>
              <w:t>. Genes analyzed in this study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rPr>
                <w:bCs w:val="0"/>
                <w:color w:val="000000"/>
              </w:rPr>
            </w:pPr>
            <w:r w:rsidRPr="004108BC">
              <w:rPr>
                <w:bCs w:val="0"/>
                <w:color w:val="000000"/>
              </w:rPr>
              <w:t>Gene</w:t>
            </w:r>
          </w:p>
        </w:tc>
        <w:tc>
          <w:tcPr>
            <w:tcW w:w="156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</w:rPr>
            </w:pPr>
            <w:r w:rsidRPr="004108BC">
              <w:rPr>
                <w:b/>
                <w:bCs/>
                <w:color w:val="000000"/>
              </w:rPr>
              <w:t>RefSeq ID</w:t>
            </w:r>
          </w:p>
        </w:tc>
        <w:tc>
          <w:tcPr>
            <w:tcW w:w="41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/>
              </w:rPr>
            </w:pPr>
            <w:r w:rsidRPr="004108BC">
              <w:rPr>
                <w:b/>
                <w:bCs/>
                <w:color w:val="000000"/>
              </w:rPr>
              <w:t>Description/function [ref.]</w:t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jc w:val="center"/>
              <w:rPr>
                <w:bCs w:val="0"/>
                <w:color w:val="000000"/>
              </w:rPr>
            </w:pPr>
            <w:r w:rsidRPr="004108BC">
              <w:rPr>
                <w:bCs w:val="0"/>
                <w:color w:val="000000"/>
              </w:rPr>
              <w:t>Primitive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ABCG2 </w:t>
            </w:r>
          </w:p>
        </w:tc>
        <w:tc>
          <w:tcPr>
            <w:tcW w:w="156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4827</w:t>
            </w:r>
          </w:p>
        </w:tc>
        <w:tc>
          <w:tcPr>
            <w:tcW w:w="410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Side population </w:t>
            </w:r>
            <w:r w:rsidRPr="004108BC">
              <w:fldChar w:fldCharType="begin">
                <w:fldData xml:space="preserve">PFJlZm1hbj48Q2l0ZT48QXV0aG9yPlBmaXN0ZXI8L0F1dGhvcj48WWVhcj4yMDA4PC9ZZWFyPjxS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BmaXN0ZXI8L0F1dGhvcj48WWVhcj4yMDA4PC9ZZWFyPjxS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  <w:bookmarkStart w:id="0" w:name="_GoBack"/>
        <w:bookmarkEnd w:id="0"/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ALDH1A1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153329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Detoxifying/primitive </w:t>
            </w:r>
            <w:r w:rsidRPr="004108BC">
              <w:fldChar w:fldCharType="begin">
                <w:fldData xml:space="preserve">PFJlZm1hbj48Q2l0ZT48QXV0aG9yPlBvdnNpYzwvQXV0aG9yPjxZZWFyPjIwMDc8L1llYXI+PFJl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BvdnNpYzwvQXV0aG9yPjxZZWFyPjIwMDc8L1llYXI+PFJl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KIT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153329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Differentiation (CD117) </w:t>
            </w:r>
            <w:r w:rsidRPr="004108BC">
              <w:fldChar w:fldCharType="begin">
                <w:fldData xml:space="preserve">PFJlZm1hbj48Q2l0ZT48QXV0aG9yPk9ybGljPC9BdXRob3I+PFllYXI+MjAwMTwvWWVhcj48UmVj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9ybGljPC9BdXRob3I+PFllYXI+MjAwMTwvWWVhcj48UmVj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PROM1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153329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Differentiation (CD133) </w:t>
            </w:r>
            <w:r w:rsidRPr="004108BC">
              <w:fldChar w:fldCharType="begin">
                <w:fldData xml:space="preserve">PFJlZm1hbj48Q2l0ZT48QXV0aG9yPlNhbHZlbjwvQXV0aG9yPjxZZWFyPjIwMDM8L1llYXI+PFJl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NhbHZlbjwvQXV0aG9yPjxZZWFyPjIwMDM8L1llYXI+PFJl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4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CD34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1773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Hematopoietic/Progenitor </w:t>
            </w:r>
            <w:r w:rsidRPr="004108BC">
              <w:fldChar w:fldCharType="begin"/>
            </w:r>
            <w:r w:rsidR="00E747CC">
              <w:instrText xml:space="preserve"> ADDIN REFMGR.CITE &lt;Refman&gt;&lt;Cite&gt;&lt;Author&gt;Mackie&lt;/Author&gt;&lt;Year&gt;2011&lt;/Year&gt;&lt;RecNum&gt;1234&lt;/RecNum&gt;&lt;IDText&gt;CD34-positive stem cells: in the treatment of heart and vascular disease in human beings&lt;/IDText&gt;&lt;MDL Ref_Type="Journal"&gt;&lt;Ref_Type&gt;Journal&lt;/Ref_Type&gt;&lt;Ref_ID&gt;1234&lt;/Ref_ID&gt;&lt;Title_Primary&gt;CD34-positive stem cells: in the treatment of heart and vascular disease in human beings&lt;/Title_Primary&gt;&lt;Authors_Primary&gt;Mackie,A.R.&lt;/Authors_Primary&gt;&lt;Authors_Primary&gt;Losordo,D.W.&lt;/Authors_Primary&gt;&lt;Date_Primary&gt;2011&lt;/Date_Primary&gt;&lt;Keywords&gt;Cells&lt;/Keywords&gt;&lt;Keywords&gt;Disease&lt;/Keywords&gt;&lt;Keywords&gt;Growth&lt;/Keywords&gt;&lt;Keywords&gt;Heart&lt;/Keywords&gt;&lt;Keywords&gt;Hematopoietic System&lt;/Keywords&gt;&lt;Keywords&gt;Ischemia&lt;/Keywords&gt;&lt;Keywords&gt;Medicine&lt;/Keywords&gt;&lt;Keywords&gt;Research&lt;/Keywords&gt;&lt;Keywords&gt;secretion&lt;/Keywords&gt;&lt;Keywords&gt;Stem Cells&lt;/Keywords&gt;&lt;Reprint&gt;Not in File&lt;/Reprint&gt;&lt;Start_Page&gt;474&lt;/Start_Page&gt;&lt;End_Page&gt;485&lt;/End_Page&gt;&lt;Periodical&gt;Tex.Heart Inst.J.&lt;/Periodical&gt;&lt;Volume&gt;38&lt;/Volume&gt;&lt;Issue&gt;5&lt;/Issue&gt;&lt;User_Def_5&gt;PMC3231531&lt;/User_Def_5&gt;&lt;Address&gt;Feinberg Cardiovascular Research Institute, Feinberg School of Medicine, Northwestern University, Chicago, Illinois 60611, USA&lt;/Address&gt;&lt;Web_URL&gt;PM:22163120&lt;/Web_URL&gt;&lt;ZZ_JournalStdAbbrev&gt;&lt;f name="System"&gt;Tex.Heart Inst.J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5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  <w:r w:rsidRPr="004108BC">
              <w:t xml:space="preserve"> </w:t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NT5E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2526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MSC (ecto 5’-nucleotidase; CD73) </w:t>
            </w:r>
            <w:r w:rsidRPr="004108BC">
              <w:fldChar w:fldCharType="begin">
                <w:fldData xml:space="preserve">PFJlZm1hbj48Q2l0ZT48QXV0aG9yPktvcGhlcjwvQXV0aG9yPjxZZWFyPjIwMTA8L1llYXI+PFJl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tvcGhlcjwvQXV0aG9yPjxZZWFyPjIwMTA8L1llYXI+PFJl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6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THY1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6288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MSC (CD90) </w:t>
            </w:r>
            <w:r w:rsidRPr="004108BC">
              <w:fldChar w:fldCharType="begin">
                <w:fldData xml:space="preserve">PFJlZm1hbj48Q2l0ZT48QXV0aG9yPkRlPC9BdXRob3I+PFllYXI+MjAwOTwvWWVhcj48UmVjTnVt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RlPC9BdXRob3I+PFllYXI+MjAwOTwvWWVhcj48UmVjTnVt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7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CXCR4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3467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Differentiation (SDF-1R) </w:t>
            </w:r>
            <w:r w:rsidRPr="004108BC">
              <w:fldChar w:fldCharType="begin"/>
            </w:r>
            <w:r w:rsidR="00E747CC">
              <w:instrText xml:space="preserve"> ADDIN REFMGR.CITE &lt;Refman&gt;&lt;Cite&gt;&lt;Author&gt;Penn&lt;/Author&gt;&lt;Year&gt;2009&lt;/Year&gt;&lt;RecNum&gt;1125&lt;/RecNum&gt;&lt;IDText&gt;Importance of the SDF-1:CXCR4 axis in myocardial repair&lt;/IDText&gt;&lt;MDL Ref_Type="Journal"&gt;&lt;Ref_Type&gt;Journal&lt;/Ref_Type&gt;&lt;Ref_ID&gt;1125&lt;/Ref_ID&gt;&lt;Title_Primary&gt;Importance of the SDF-1:CXCR4 axis in myocardial repair&lt;/Title_Primary&gt;&lt;Authors_Primary&gt;Penn,M.S.&lt;/Authors_Primary&gt;&lt;Date_Primary&gt;2009/5/22&lt;/Date_Primary&gt;&lt;Keywords&gt;Animals&lt;/Keywords&gt;&lt;Keywords&gt;Cell Movement&lt;/Keywords&gt;&lt;Keywords&gt;Cells,Cultured&lt;/Keywords&gt;&lt;Keywords&gt;Chemokine CXCL12&lt;/Keywords&gt;&lt;Keywords&gt;Male&lt;/Keywords&gt;&lt;Keywords&gt;Mesenchymal Stem Cells&lt;/Keywords&gt;&lt;Keywords&gt;metabolism&lt;/Keywords&gt;&lt;Keywords&gt;Mice&lt;/Keywords&gt;&lt;Keywords&gt;Mice,Inbred C57BL&lt;/Keywords&gt;&lt;Keywords&gt;Myocardial Infarction&lt;/Keywords&gt;&lt;Keywords&gt;Myocardium&lt;/Keywords&gt;&lt;Keywords&gt;pathology&lt;/Keywords&gt;&lt;Keywords&gt;physiology&lt;/Keywords&gt;&lt;Keywords&gt;Receptors,CXCR4&lt;/Keywords&gt;&lt;Keywords&gt;Recovery of Function&lt;/Keywords&gt;&lt;Keywords&gt;Research&lt;/Keywords&gt;&lt;Keywords&gt;Signal Transduction&lt;/Keywords&gt;&lt;Reprint&gt;Not in File&lt;/Reprint&gt;&lt;Start_Page&gt;1133&lt;/Start_Page&gt;&lt;End_Page&gt;1135&lt;/End_Page&gt;&lt;Periodical&gt;Circ.Res.&lt;/Periodical&gt;&lt;Volume&gt;104&lt;/Volume&gt;&lt;Issue&gt;10&lt;/Issue&gt;&lt;User_Def_5&gt;PMC2753196&lt;/User_Def_5&gt;&lt;Misc_3&gt;104/10/1133 [pii];10.1161/CIRCRESAHA.109.198929 [doi]&lt;/Misc_3&gt;&lt;Web_URL&gt;PM:19461103&lt;/Web_URL&gt;&lt;ZZ_JournalStdAbbrev&gt;&lt;f name="System"&gt;Circ.Res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8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GATA4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2052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Early (cardio-) myocyte </w:t>
            </w:r>
            <w:r w:rsidRPr="004108BC">
              <w:fldChar w:fldCharType="begin">
                <w:fldData xml:space="preserve">PFJlZm1hbj48Q2l0ZT48QXV0aG9yPkJlZ3VpbjwvQXV0aG9yPjxZZWFyPjIwMDk8L1llYXI+PFJl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JlZ3VpbjwvQXV0aG9yPjxZZWFyPjIwMDk8L1llYXI+PFJl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9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  <w:r w:rsidRPr="004108BC">
              <w:t xml:space="preserve"> </w:t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MKI67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2417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Proliferation </w:t>
            </w:r>
            <w:r w:rsidRPr="004108BC">
              <w:fldChar w:fldCharType="begin">
                <w:fldData xml:space="preserve">PFJlZm1hbj48Q2l0ZT48QXV0aG9yPk9ybGljPC9BdXRob3I+PFllYXI+MjAwMTwvWWVhcj48UmVj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9ybGljPC9BdXRob3I+PFllYXI+MjAwMTwvWWVhcj48UmVj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NANOG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24865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Differentiation </w:t>
            </w:r>
            <w:r w:rsidRPr="004108BC">
              <w:fldChar w:fldCharType="begin"/>
            </w:r>
            <w:r w:rsidR="00E747CC">
              <w:instrText xml:space="preserve"> ADDIN REFMGR.CITE &lt;Refman&gt;&lt;Cite&gt;&lt;Author&gt;Rasini&lt;/Author&gt;&lt;Year&gt;2013&lt;/Year&gt;&lt;RecNum&gt;1744&lt;/RecNum&gt;&lt;IDText&gt;Mesenchymal stromal/stem cells markers in the human bone marrow&amp;#xA;6&lt;/IDText&gt;&lt;MDL Ref_Type="Journal"&gt;&lt;Ref_Type&gt;Journal&lt;/Ref_Type&gt;&lt;Ref_ID&gt;1744&lt;/Ref_ID&gt;&lt;Title_Primary&gt;Mesenchymal stromal/stem cells markers in the human bone marrow&amp;#xA;6&lt;/Title_Primary&gt;&lt;Authors_Primary&gt;Rasini,V.&lt;/Authors_Primary&gt;&lt;Authors_Primary&gt;Dominici,M.&lt;/Authors_Primary&gt;&lt;Authors_Primary&gt;Kluba,T.&lt;/Authors_Primary&gt;&lt;Authors_Primary&gt;Siegel,G.&lt;/Authors_Primary&gt;&lt;Authors_Primary&gt;Lusenti,G.&lt;/Authors_Primary&gt;&lt;Authors_Primary&gt;Northoff,H.&lt;/Authors_Primary&gt;&lt;Authors_Primary&gt;Horwitz,E.M.&lt;/Authors_Primary&gt;&lt;Authors_Primary&gt;Schafer,R.&lt;/Authors_Primary&gt;&lt;Date_Primary&gt;2013/1/8&lt;/Date_Primary&gt;&lt;Keywords&gt;Antigens&lt;/Keywords&gt;&lt;Keywords&gt;Biopsy&lt;/Keywords&gt;&lt;Keywords&gt;Bone Marrow&lt;/Keywords&gt;&lt;Keywords&gt;Cell Membrane&lt;/Keywords&gt;&lt;Keywords&gt;Cells&lt;/Keywords&gt;&lt;Keywords&gt;Disease&lt;/Keywords&gt;&lt;Keywords&gt;Environment&lt;/Keywords&gt;&lt;Keywords&gt;Hematology&lt;/Keywords&gt;&lt;Keywords&gt;Immunohistochemistry&lt;/Keywords&gt;&lt;Keywords&gt;Medicine&lt;/Keywords&gt;&lt;Keywords&gt;methods&lt;/Keywords&gt;&lt;Keywords&gt;Phenotype&lt;/Keywords&gt;&lt;Keywords&gt;Proteins&lt;/Keywords&gt;&lt;Keywords&gt;Regenerative Medicine&lt;/Keywords&gt;&lt;Keywords&gt;therapy&lt;/Keywords&gt;&lt;Reprint&gt;Not in File&lt;/Reprint&gt;&lt;Periodical&gt;Cytotherapy.&lt;/Periodical&gt;&lt;Misc_3&gt;S1465-3249(12)00038-2 [pii];10.1016/j.jcyt.2012.11.009 [doi]&lt;/Misc_3&gt;&lt;Address&gt;Department of Oncology, Hematology and Respiratory Diseases, University Hospital of Modena and Reggio Emilia, Modena, Italy&lt;/Address&gt;&lt;Web_URL&gt;PM:23312449&lt;/Web_URL&gt;&lt;ZZ_JournalStdAbbrev&gt;&lt;f name="System"&gt;Cytotherapy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0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NES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6617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Neuronal primitive, Angio </w:t>
            </w:r>
            <w:r>
              <w:fldChar w:fldCharType="begin">
                <w:fldData xml:space="preserve">PFJlZm1hbj48Q2l0ZT48QXV0aG9yPlN1enVraTwvQXV0aG9yPjxZZWFyPjIwMTA8L1llYXI+PFJl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N1enVraTwvQXV0aG9yPjxZZWFyPjIwMTA8L1llYXI+PFJl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1</w:t>
            </w:r>
            <w:r w:rsidRPr="00E04DD5">
              <w:rPr>
                <w:rFonts w:ascii="Arial" w:hAnsi="Arial" w:cs="Arial"/>
                <w:noProof/>
              </w:rPr>
              <w:t>]</w:t>
            </w:r>
            <w:r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>NOTCH4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4557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Differentiation </w:t>
            </w:r>
            <w:r w:rsidRPr="004108BC">
              <w:fldChar w:fldCharType="begin">
                <w:fldData xml:space="preserve">PFJlZm1hbj48Q2l0ZT48QXV0aG9yPkRvbnR1PC9BdXRob3I+PFllYXI+MjAwNDwvWWVhcj48UmVj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RvbnR1PC9BdXRob3I+PFllYXI+MjAwNDwvWWVhcj48UmVj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2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POU5F1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2701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Differentiation (Oct4) </w:t>
            </w:r>
            <w:r w:rsidRPr="004108BC">
              <w:fldChar w:fldCharType="begin"/>
            </w:r>
            <w:r w:rsidR="00E747CC">
              <w:instrText xml:space="preserve"> ADDIN REFMGR.CITE &lt;Refman&gt;&lt;Cite&gt;&lt;Author&gt;Rasini&lt;/Author&gt;&lt;Year&gt;2013&lt;/Year&gt;&lt;RecNum&gt;1744&lt;/RecNum&gt;&lt;IDText&gt;Mesenchymal stromal/stem cells markers in the human bone marrow&amp;#xA;6&lt;/IDText&gt;&lt;MDL Ref_Type="Journal"&gt;&lt;Ref_Type&gt;Journal&lt;/Ref_Type&gt;&lt;Ref_ID&gt;1744&lt;/Ref_ID&gt;&lt;Title_Primary&gt;Mesenchymal stromal/stem cells markers in the human bone marrow&amp;#xA;6&lt;/Title_Primary&gt;&lt;Authors_Primary&gt;Rasini,V.&lt;/Authors_Primary&gt;&lt;Authors_Primary&gt;Dominici,M.&lt;/Authors_Primary&gt;&lt;Authors_Primary&gt;Kluba,T.&lt;/Authors_Primary&gt;&lt;Authors_Primary&gt;Siegel,G.&lt;/Authors_Primary&gt;&lt;Authors_Primary&gt;Lusenti,G.&lt;/Authors_Primary&gt;&lt;Authors_Primary&gt;Northoff,H.&lt;/Authors_Primary&gt;&lt;Authors_Primary&gt;Horwitz,E.M.&lt;/Authors_Primary&gt;&lt;Authors_Primary&gt;Schafer,R.&lt;/Authors_Primary&gt;&lt;Date_Primary&gt;2013/1/8&lt;/Date_Primary&gt;&lt;Keywords&gt;Antigens&lt;/Keywords&gt;&lt;Keywords&gt;Biopsy&lt;/Keywords&gt;&lt;Keywords&gt;Bone Marrow&lt;/Keywords&gt;&lt;Keywords&gt;Cell Membrane&lt;/Keywords&gt;&lt;Keywords&gt;Cells&lt;/Keywords&gt;&lt;Keywords&gt;Disease&lt;/Keywords&gt;&lt;Keywords&gt;Environment&lt;/Keywords&gt;&lt;Keywords&gt;Hematology&lt;/Keywords&gt;&lt;Keywords&gt;Immunohistochemistry&lt;/Keywords&gt;&lt;Keywords&gt;Medicine&lt;/Keywords&gt;&lt;Keywords&gt;methods&lt;/Keywords&gt;&lt;Keywords&gt;Phenotype&lt;/Keywords&gt;&lt;Keywords&gt;Proteins&lt;/Keywords&gt;&lt;Keywords&gt;Regenerative Medicine&lt;/Keywords&gt;&lt;Keywords&gt;therapy&lt;/Keywords&gt;&lt;Reprint&gt;Not in File&lt;/Reprint&gt;&lt;Periodical&gt;Cytotherapy.&lt;/Periodical&gt;&lt;Misc_3&gt;S1465-3249(12)00038-2 [pii];10.1016/j.jcyt.2012.11.009 [doi]&lt;/Misc_3&gt;&lt;Address&gt;Department of Oncology, Hematology and Respiratory Diseases, University Hospital of Modena and Reggio Emilia, Modena, Italy&lt;/Address&gt;&lt;Web_URL&gt;PM:23312449&lt;/Web_URL&gt;&lt;ZZ_JournalStdAbbrev&gt;&lt;f name="System"&gt;Cytotherapy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0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ST3GAL2 </w:t>
            </w:r>
          </w:p>
        </w:tc>
        <w:tc>
          <w:tcPr>
            <w:tcW w:w="156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6927</w:t>
            </w:r>
          </w:p>
        </w:tc>
        <w:tc>
          <w:tcPr>
            <w:tcW w:w="410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SSEA4 synthesis (VSELC) </w:t>
            </w:r>
            <w:r w:rsidRPr="004108BC">
              <w:fldChar w:fldCharType="begin">
                <w:fldData xml:space="preserve">PFJlZm1hbj48Q2l0ZT48QXV0aG9yPlJhdGFqY3phazwvQXV0aG9yPjxZZWFyPjIwMDg8L1llYXI+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JhdGFqY3phazwvQXV0aG9yPjxZZWFyPjIwMDg8L1llYXI+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3</w:t>
            </w:r>
            <w:r w:rsidRPr="00E04DD5">
              <w:rPr>
                <w:rFonts w:ascii="Arial" w:hAnsi="Arial" w:cs="Arial"/>
                <w:noProof/>
              </w:rPr>
              <w:t>,</w:t>
            </w:r>
            <w:r>
              <w:rPr>
                <w:noProof/>
              </w:rPr>
              <w:t>14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  <w:r w:rsidRPr="004108BC">
              <w:t xml:space="preserve"> </w:t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jc w:val="center"/>
            </w:pPr>
            <w:r w:rsidRPr="004108BC">
              <w:rPr>
                <w:color w:val="000000"/>
              </w:rPr>
              <w:t>Cardiovascular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ACTA2 </w:t>
            </w:r>
          </w:p>
        </w:tc>
        <w:tc>
          <w:tcPr>
            <w:tcW w:w="156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1613</w:t>
            </w:r>
          </w:p>
        </w:tc>
        <w:tc>
          <w:tcPr>
            <w:tcW w:w="410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SMC, FB </w:t>
            </w:r>
            <w:r w:rsidRPr="004108BC">
              <w:fldChar w:fldCharType="begin"/>
            </w:r>
            <w:r w:rsidR="00E747CC">
              <w:instrText xml:space="preserve"> ADDIN REFMGR.CITE &lt;Refman&gt;&lt;Cite&gt;&lt;Author&gt;Ludin&lt;/Author&gt;&lt;Year&gt;2012&lt;/Year&gt;&lt;RecNum&gt;1476&lt;/RecNum&gt;&lt;IDText&gt;Monocytes-macrophages that express alpha-smooth muscle actin preserve primitive hematopoietic cells in the bone marrow&lt;/IDText&gt;&lt;MDL Ref_Type="Journal"&gt;&lt;Ref_Type&gt;Journal&lt;/Ref_Type&gt;&lt;Ref_ID&gt;1476&lt;/Ref_ID&gt;&lt;Title_Primary&gt;Monocytes-macrophages that express alpha-smooth muscle actin preserve primitive hematopoietic cells in the bone marrow&lt;/Title_Primary&gt;&lt;Authors_Primary&gt;Ludin,A.&lt;/Authors_Primary&gt;&lt;Authors_Primary&gt;Itkin,T.&lt;/Authors_Primary&gt;&lt;Authors_Primary&gt;Gur-Cohen,S.&lt;/Authors_Primary&gt;&lt;Authors_Primary&gt;Mildner,A.&lt;/Authors_Primary&gt;&lt;Authors_Primary&gt;Shezen,E.&lt;/Authors_Primary&gt;&lt;Authors_Primary&gt;Golan,K.&lt;/Authors_Primary&gt;&lt;Authors_Primary&gt;Kollet,O.&lt;/Authors_Primary&gt;&lt;Authors_Primary&gt;Kalinkovich,A.&lt;/Authors_Primary&gt;&lt;Authors_Primary&gt;Porat,Z.&lt;/Authors_Primary&gt;&lt;Authors_Primary&gt;D&amp;apos;Uva,G.&lt;/Authors_Primary&gt;&lt;Authors_Primary&gt;Schajnovitz,A.&lt;/Authors_Primary&gt;&lt;Authors_Primary&gt;Voronov,E.&lt;/Authors_Primary&gt;&lt;Authors_Primary&gt;Brenner,D.A.&lt;/Authors_Primary&gt;&lt;Authors_Primary&gt;Apte,R.N.&lt;/Authors_Primary&gt;&lt;Authors_Primary&gt;Jung,S.&lt;/Authors_Primary&gt;&lt;Authors_Primary&gt;Lapidot,T.&lt;/Authors_Primary&gt;&lt;Date_Primary&gt;2012/9/16&lt;/Date_Primary&gt;&lt;Keywords&gt;Bone Marrow&lt;/Keywords&gt;&lt;Keywords&gt;Cell Death&lt;/Keywords&gt;&lt;Keywords&gt;Cells&lt;/Keywords&gt;&lt;Keywords&gt;Chemokine CXCL12&lt;/Keywords&gt;&lt;Keywords&gt;immunology&lt;/Keywords&gt;&lt;Keywords&gt;Macrophages&lt;/Keywords&gt;&lt;Keywords&gt;Monocytes&lt;/Keywords&gt;&lt;Keywords&gt;Myeloid Cells&lt;/Keywords&gt;&lt;Keywords&gt;Oxygen&lt;/Keywords&gt;&lt;Keywords&gt;Reactive Oxygen Species&lt;/Keywords&gt;&lt;Reprint&gt;Not in File&lt;/Reprint&gt;&lt;Start_Page&gt;1072&lt;/Start_Page&gt;&lt;End_Page&gt;1082&lt;/End_Page&gt;&lt;Periodical&gt;Nat.Immunol.&lt;/Periodical&gt;&lt;Volume&gt;13&lt;/Volume&gt;&lt;Misc_3&gt;ni.2408 [pii];10.1038/ni.2408 [doi]&lt;/Misc_3&gt;&lt;Address&gt;Department of Immunology, Weizmann Institute of Science, Rehovot, Israel&lt;/Address&gt;&lt;Web_URL&gt;PM:22983360&lt;/Web_URL&gt;&lt;ZZ_JournalStdAbbrev&gt;&lt;f name="System"&gt;Nat.Immunol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5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CAV3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1234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(Cardio) myocyte </w:t>
            </w:r>
            <w:r w:rsidRPr="004108BC">
              <w:fldChar w:fldCharType="begin">
                <w:fldData xml:space="preserve">PFJlZm1hbj48Q2l0ZT48QXV0aG9yPldhbGRlbnN0cm9tPC9BdXRob3I+PFllYXI+MjAxMjwvWWVh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dhbGRlbnN0cm9tPC9BdXRob3I+PFllYXI+MjAxMjwvWWVh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6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CDH5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1795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EC (VE-Cadherin) </w:t>
            </w:r>
            <w:r w:rsidRPr="004108BC">
              <w:fldChar w:fldCharType="begin">
                <w:fldData xml:space="preserve">PFJlZm1hbj48Q2l0ZT48QXV0aG9yPlBlaWNoZXY8L0F1dGhvcj48WWVhcj4yMDAwPC9ZZWFyPjxS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BlaWNoZXY8L0F1dGhvcj48WWVhcj4yMDAwPC9ZZWFyPjxS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7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CNN1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1299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SMC, EPC (calponin) </w:t>
            </w:r>
            <w:r w:rsidRPr="004108BC">
              <w:fldChar w:fldCharType="begin">
                <w:fldData xml:space="preserve">PFJlZm1hbj48Q2l0ZT48QXV0aG9yPkxvbmc8L0F1dGhvcj48WWVhcj4yMDExPC9ZZWFyPjxSZWNO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xvbmc8L0F1dGhvcj48WWVhcj4yMDExPC9ZZWFyPjxSZWNO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8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  <w:r w:rsidRPr="004108BC">
              <w:t xml:space="preserve"> 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COL1A1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088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FB, SMC (collagen 1) </w:t>
            </w:r>
            <w:r w:rsidRPr="004108BC">
              <w:fldChar w:fldCharType="begin">
                <w:fldData xml:space="preserve">PFJlZm1hbj48Q2l0ZT48QXV0aG9yPkJ1Y2FsYTwvQXV0aG9yPjxZZWFyPjE5OTQ8L1llYXI+PFJl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J1Y2FsYTwvQXV0aG9yPjxZZWFyPjE5OTQ8L1llYXI+PFJl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19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>CX3CR1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1337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SMC/Progenitors </w:t>
            </w:r>
            <w:r w:rsidRPr="004108BC">
              <w:fldChar w:fldCharType="begin">
                <w:fldData xml:space="preserve">PFJlZm1hbj48Q2l0ZT48QXV0aG9yPkh1bmc8L0F1dGhvcj48WWVhcj4yMDA3PC9ZZWFyPjxSZWNO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h1bmc8L0F1dGhvcj48WWVhcj4yMDA3PC9ZZWFyPjxSZWNO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0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>FSHR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181446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Reproduction, Angio </w:t>
            </w:r>
            <w:r w:rsidRPr="004108BC">
              <w:fldChar w:fldCharType="begin">
                <w:fldData xml:space="preserve">PFJlZm1hbj48Q2l0ZT48QXV0aG9yPlJhZHU8L0F1dGhvcj48WWVhcj4yMDEwPC9ZZWFyPjxSZWNO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JhZHU8L0F1dGhvcj48WWVhcj4yMDEwPC9ZZWFyPjxSZWNO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1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KDR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2253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EC, EPC, HSC (VEGR2) </w:t>
            </w:r>
            <w:r w:rsidRPr="004108BC">
              <w:fldChar w:fldCharType="begin"/>
            </w:r>
            <w:r w:rsidR="00E747CC">
              <w:instrText xml:space="preserve"> ADDIN REFMGR.CITE &lt;Refman&gt;&lt;Cite&gt;&lt;Author&gt;Asahara&lt;/Author&gt;&lt;Year&gt;2002&lt;/Year&gt;&lt;RecNum&gt;856&lt;/RecNum&gt;&lt;IDText&gt;Endothelial progenitor cells for vascular regeneration&lt;/IDText&gt;&lt;MDL Ref_Type="Journal"&gt;&lt;Ref_Type&gt;Journal&lt;/Ref_Type&gt;&lt;Ref_ID&gt;856&lt;/Ref_ID&gt;&lt;Title_Primary&gt;Endothelial progenitor cells for vascular regeneration&lt;/Title_Primary&gt;&lt;Authors_Primary&gt;Asahara,T.&lt;/Authors_Primary&gt;&lt;Authors_Primary&gt;Isner,J.M.&lt;/Authors_Primary&gt;&lt;Date_Primary&gt;2002/4&lt;/Date_Primary&gt;&lt;Keywords&gt;Animals&lt;/Keywords&gt;&lt;Keywords&gt;Cardiovascular Diseases&lt;/Keywords&gt;&lt;Keywords&gt;Cells&lt;/Keywords&gt;&lt;Keywords&gt;Cytokines&lt;/Keywords&gt;&lt;Keywords&gt;cytology&lt;/Keywords&gt;&lt;Keywords&gt;Disease&lt;/Keywords&gt;&lt;Keywords&gt;Endothelium,Vascular&lt;/Keywords&gt;&lt;Keywords&gt;Humans&lt;/Keywords&gt;&lt;Keywords&gt;Ischemia&lt;/Keywords&gt;&lt;Keywords&gt;Laboratories&lt;/Keywords&gt;&lt;Keywords&gt;Medicine&lt;/Keywords&gt;&lt;Keywords&gt;Neovascularization,Physiologic&lt;/Keywords&gt;&lt;Keywords&gt;physiology&lt;/Keywords&gt;&lt;Keywords&gt;Regeneration&lt;/Keywords&gt;&lt;Keywords&gt;Research&lt;/Keywords&gt;&lt;Keywords&gt;Stem Cell Transplantation&lt;/Keywords&gt;&lt;Keywords&gt;Stem Cells&lt;/Keywords&gt;&lt;Keywords&gt;therapy&lt;/Keywords&gt;&lt;Reprint&gt;Not in File&lt;/Reprint&gt;&lt;Start_Page&gt;171&lt;/Start_Page&gt;&lt;End_Page&gt;178&lt;/End_Page&gt;&lt;Periodical&gt;J.Hematother.Stem Cell Res.&lt;/Periodical&gt;&lt;Volume&gt;11&lt;/Volume&gt;&lt;Issue&gt;2&lt;/Issue&gt;&lt;Misc_3&gt;10.1089/152581602753658385 [doi]&lt;/Misc_3&gt;&lt;Address&gt;Cardiovascular Research and Medicine, St. Elizabeth&amp;apos;s Medical Center, Tufts University School of Medicine, Boston, MA 02135, USA. asa777@aol.com&lt;/Address&gt;&lt;Web_URL&gt;PM:11983091&lt;/Web_URL&gt;&lt;ZZ_JournalStdAbbrev&gt;&lt;f name="System"&gt;J.Hematother.Stem Cell Res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2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MYH6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2471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Cardiomyocyte </w:t>
            </w:r>
            <w:r w:rsidRPr="004108BC">
              <w:fldChar w:fldCharType="begin"/>
            </w:r>
            <w:r w:rsidR="00E747CC">
              <w:instrText xml:space="preserve"> ADDIN REFMGR.CITE &lt;Refman&gt;&lt;Cite&gt;&lt;Author&gt;Ng&lt;/Author&gt;&lt;Year&gt;2011&lt;/Year&gt;&lt;RecNum&gt;1777&lt;/RecNum&gt;&lt;IDText&gt;Lineage restricted progenitors for the repopulation of decellularized heart&amp;#xA;1&lt;/IDText&gt;&lt;MDL Ref_Type="Journal"&gt;&lt;Ref_Type&gt;Journal&lt;/Ref_Type&gt;&lt;Ref_ID&gt;1777&lt;/Ref_ID&gt;&lt;Title_Primary&gt;Lineage restricted progenitors for the repopulation of decellularized heart&amp;#xA;1&lt;/Title_Primary&gt;&lt;Authors_Primary&gt;Ng,S.L.&lt;/Authors_Primary&gt;&lt;Authors_Primary&gt;Narayanan,K.&lt;/Authors_Primary&gt;&lt;Authors_Primary&gt;Gao,S.&lt;/Authors_Primary&gt;&lt;Authors_Primary&gt;Wan,A.C.&lt;/Authors_Primary&gt;&lt;Date_Primary&gt;2011/10&lt;/Date_Primary&gt;&lt;Keywords&gt;Animals&lt;/Keywords&gt;&lt;Keywords&gt;Cell Differentiation&lt;/Keywords&gt;&lt;Keywords&gt;Cell Line&lt;/Keywords&gt;&lt;Keywords&gt;Cells&lt;/Keywords&gt;&lt;Keywords&gt;cytology&lt;/Keywords&gt;&lt;Keywords&gt;Embryonic Stem Cells&lt;/Keywords&gt;&lt;Keywords&gt;Extracellular Matrix&lt;/Keywords&gt;&lt;Keywords&gt;Flow Cytometry&lt;/Keywords&gt;&lt;Keywords&gt;Gene Expression&lt;/Keywords&gt;&lt;Keywords&gt;Genes&lt;/Keywords&gt;&lt;Keywords&gt;Heart&lt;/Keywords&gt;&lt;Keywords&gt;Humans&lt;/Keywords&gt;&lt;Keywords&gt;Light&lt;/Keywords&gt;&lt;Keywords&gt;metabolism&lt;/Keywords&gt;&lt;Keywords&gt;methods&lt;/Keywords&gt;&lt;Keywords&gt;Mice&lt;/Keywords&gt;&lt;Keywords&gt;Mice,Scid&lt;/Keywords&gt;&lt;Keywords&gt;Myocardium&lt;/Keywords&gt;&lt;Keywords&gt;Nanotechnology&lt;/Keywords&gt;&lt;Keywords&gt;physiology&lt;/Keywords&gt;&lt;Keywords&gt;Research&lt;/Keywords&gt;&lt;Keywords&gt;Stem Cell Transplantation&lt;/Keywords&gt;&lt;Keywords&gt;Stem Cells&lt;/Keywords&gt;&lt;Keywords&gt;Tissue Engineering&lt;/Keywords&gt;&lt;Keywords&gt;transplantation&lt;/Keywords&gt;&lt;Reprint&gt;Not in File&lt;/Reprint&gt;&lt;Start_Page&gt;7571&lt;/Start_Page&gt;&lt;End_Page&gt;7580&lt;/End_Page&gt;&lt;Periodical&gt;Biomaterials&lt;/Periodical&gt;&lt;Volume&gt;32&lt;/Volume&gt;&lt;Issue&gt;30&lt;/Issue&gt;&lt;Misc_3&gt;S0142-9612(11)00745-9 [pii];10.1016/j.biomaterials.2011.06.065 [doi]&lt;/Misc_3&gt;&lt;Address&gt;Institute of Bioengineering and Nanotechnology, The Nanos 138669, Singapore&lt;/Address&gt;&lt;Web_URL&gt;&lt;u&gt;PM:21783251&lt;/u&gt;&lt;/Web_URL&gt;&lt;ZZ_JournalStdAbbrev&gt;&lt;f name="System"&gt;Biomaterials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3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 xml:space="preserve">NKX2-5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4387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Early (cardio) myocyte </w:t>
            </w:r>
            <w:r w:rsidRPr="004108BC">
              <w:fldChar w:fldCharType="begin"/>
            </w:r>
            <w:r w:rsidR="00E747CC">
              <w:instrText xml:space="preserve"> ADDIN REFMGR.CITE &lt;Refman&gt;&lt;Cite&gt;&lt;Author&gt;Ng&lt;/Author&gt;&lt;Year&gt;2011&lt;/Year&gt;&lt;RecNum&gt;1777&lt;/RecNum&gt;&lt;IDText&gt;Lineage restricted progenitors for the repopulation of decellularized heart&amp;#xA;1&lt;/IDText&gt;&lt;MDL Ref_Type="Journal"&gt;&lt;Ref_Type&gt;Journal&lt;/Ref_Type&gt;&lt;Ref_ID&gt;1777&lt;/Ref_ID&gt;&lt;Title_Primary&gt;Lineage restricted progenitors for the repopulation of decellularized heart&amp;#xA;1&lt;/Title_Primary&gt;&lt;Authors_Primary&gt;Ng,S.L.&lt;/Authors_Primary&gt;&lt;Authors_Primary&gt;Narayanan,K.&lt;/Authors_Primary&gt;&lt;Authors_Primary&gt;Gao,S.&lt;/Authors_Primary&gt;&lt;Authors_Primary&gt;Wan,A.C.&lt;/Authors_Primary&gt;&lt;Date_Primary&gt;2011/10&lt;/Date_Primary&gt;&lt;Keywords&gt;Animals&lt;/Keywords&gt;&lt;Keywords&gt;Cell Differentiation&lt;/Keywords&gt;&lt;Keywords&gt;Cell Line&lt;/Keywords&gt;&lt;Keywords&gt;Cells&lt;/Keywords&gt;&lt;Keywords&gt;cytology&lt;/Keywords&gt;&lt;Keywords&gt;Embryonic Stem Cells&lt;/Keywords&gt;&lt;Keywords&gt;Extracellular Matrix&lt;/Keywords&gt;&lt;Keywords&gt;Flow Cytometry&lt;/Keywords&gt;&lt;Keywords&gt;Gene Expression&lt;/Keywords&gt;&lt;Keywords&gt;Genes&lt;/Keywords&gt;&lt;Keywords&gt;Heart&lt;/Keywords&gt;&lt;Keywords&gt;Humans&lt;/Keywords&gt;&lt;Keywords&gt;Light&lt;/Keywords&gt;&lt;Keywords&gt;metabolism&lt;/Keywords&gt;&lt;Keywords&gt;methods&lt;/Keywords&gt;&lt;Keywords&gt;Mice&lt;/Keywords&gt;&lt;Keywords&gt;Mice,Scid&lt;/Keywords&gt;&lt;Keywords&gt;Myocardium&lt;/Keywords&gt;&lt;Keywords&gt;Nanotechnology&lt;/Keywords&gt;&lt;Keywords&gt;physiology&lt;/Keywords&gt;&lt;Keywords&gt;Research&lt;/Keywords&gt;&lt;Keywords&gt;Stem Cell Transplantation&lt;/Keywords&gt;&lt;Keywords&gt;Stem Cells&lt;/Keywords&gt;&lt;Keywords&gt;Tissue Engineering&lt;/Keywords&gt;&lt;Keywords&gt;transplantation&lt;/Keywords&gt;&lt;Reprint&gt;Not in File&lt;/Reprint&gt;&lt;Start_Page&gt;7571&lt;/Start_Page&gt;&lt;End_Page&gt;7580&lt;/End_Page&gt;&lt;Periodical&gt;Biomaterials&lt;/Periodical&gt;&lt;Volume&gt;32&lt;/Volume&gt;&lt;Issue&gt;30&lt;/Issue&gt;&lt;Misc_3&gt;S0142-9612(11)00745-9 [pii];10.1016/j.biomaterials.2011.06.065 [doi]&lt;/Misc_3&gt;&lt;Address&gt;Institute of Bioengineering and Nanotechnology, The Nanos 138669, Singapore&lt;/Address&gt;&lt;Web_URL&gt;&lt;u&gt;PM:21783251&lt;/u&gt;&lt;/Web_URL&gt;&lt;ZZ_JournalStdAbbrev&gt;&lt;f name="System"&gt;Biomaterials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3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NOS3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603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EC (eNOS) </w:t>
            </w:r>
            <w:r w:rsidRPr="004108BC">
              <w:fldChar w:fldCharType="begin"/>
            </w:r>
            <w:r w:rsidR="00E747CC">
              <w:instrText xml:space="preserve"> ADDIN REFMGR.CITE &lt;Refman&gt;&lt;Cite&gt;&lt;Author&gt;Duda&lt;/Author&gt;&lt;Year&gt;2004&lt;/Year&gt;&lt;RecNum&gt;316&lt;/RecNum&gt;&lt;IDText&gt;Role of eNOS in neovascularization: NO for endothelial progenitor cells&lt;/IDText&gt;&lt;MDL Ref_Type="Journal"&gt;&lt;Ref_Type&gt;Journal&lt;/Ref_Type&gt;&lt;Ref_ID&gt;316&lt;/Ref_ID&gt;&lt;Title_Primary&gt;Role of eNOS in neovascularization: NO for endothelial progenitor cells&lt;/Title_Primary&gt;&lt;Authors_Primary&gt;Duda,D.G.&lt;/Authors_Primary&gt;&lt;Authors_Primary&gt;Fukumura,D.&lt;/Authors_Primary&gt;&lt;Authors_Primary&gt;Jain,R.K.&lt;/Authors_Primary&gt;&lt;Date_Primary&gt;2004/4&lt;/Date_Primary&gt;&lt;Keywords&gt;Animals&lt;/Keywords&gt;&lt;Keywords&gt;blood&lt;/Keywords&gt;&lt;Keywords&gt;Blood Vessels&lt;/Keywords&gt;&lt;Keywords&gt;Cardiovascular Diseases&lt;/Keywords&gt;&lt;Keywords&gt;Endothelial Cells&lt;/Keywords&gt;&lt;Keywords&gt;Gene Therapy&lt;/Keywords&gt;&lt;Keywords&gt;Humans&lt;/Keywords&gt;&lt;Keywords&gt;Inflammation&lt;/Keywords&gt;&lt;Keywords&gt;metabolism&lt;/Keywords&gt;&lt;Keywords&gt;Models,Biological&lt;/Keywords&gt;&lt;Keywords&gt;Myocardial Ischemia&lt;/Keywords&gt;&lt;Keywords&gt;Neovascularization,Pathologic&lt;/Keywords&gt;&lt;Keywords&gt;Nitric Oxide&lt;/Keywords&gt;&lt;Keywords&gt;Nitric Oxide Synthase&lt;/Keywords&gt;&lt;Keywords&gt;Nitric Oxide Synthase Type III&lt;/Keywords&gt;&lt;Keywords&gt;pathology&lt;/Keywords&gt;&lt;Keywords&gt;Phenotype&lt;/Keywords&gt;&lt;Keywords&gt;physiology&lt;/Keywords&gt;&lt;Keywords&gt;Protein Isoforms&lt;/Keywords&gt;&lt;Keywords&gt;therapy&lt;/Keywords&gt;&lt;Keywords&gt;Wound Healing&lt;/Keywords&gt;&lt;Reprint&gt;Not in File&lt;/Reprint&gt;&lt;Start_Page&gt;143&lt;/Start_Page&gt;&lt;End_Page&gt;145&lt;/End_Page&gt;&lt;Periodical&gt;Trends Mol.Med.&lt;/Periodical&gt;&lt;Volume&gt;10&lt;/Volume&gt;&lt;Issue&gt;4&lt;/Issue&gt;&lt;Address&gt;E.L. Steele Laboratory for Tumor Biology, Department of Radiation Oncology, Massachusetts General Hospital, 100 Blossom Street, Cox-7, Boston, MA 02114, USA&lt;/Address&gt;&lt;Web_URL&gt;PM:15162796&lt;/Web_URL&gt;&lt;ZZ_JournalStdAbbrev&gt;&lt;f name="System"&gt;Trends Mol.Med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4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>OLR1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2543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EC (Lox-1)</w:t>
            </w:r>
            <w:r w:rsidR="001D35D7">
              <w:t xml:space="preserve"> </w:t>
            </w:r>
            <w:r w:rsidRPr="004108BC">
              <w:fldChar w:fldCharType="begin"/>
            </w:r>
            <w:r w:rsidR="00E747CC">
              <w:instrText xml:space="preserve"> ADDIN REFMGR.CITE &lt;Refman&gt;&lt;Cite&gt;&lt;Author&gt;Sawamura&lt;/Author&gt;&lt;Year&gt;2012&lt;/Year&gt;&lt;RecNum&gt;1512&lt;/RecNum&gt;&lt;IDText&gt;LOX-1: a multiligand receptor at the crossroads of response to danger signals&amp;#xA;1&lt;/IDText&gt;&lt;MDL Ref_Type="Journal"&gt;&lt;Ref_Type&gt;Journal&lt;/Ref_Type&gt;&lt;Ref_ID&gt;1512&lt;/Ref_ID&gt;&lt;Title_Primary&gt;LOX-1: a multiligand receptor at the crossroads of response to danger signals&amp;#xA;1&lt;/Title_Primary&gt;&lt;Authors_Primary&gt;Sawamura,T.&lt;/Authors_Primary&gt;&lt;Authors_Primary&gt;Kakino,A.&lt;/Authors_Primary&gt;&lt;Authors_Primary&gt;Fujita,Y.&lt;/Authors_Primary&gt;&lt;Date_Primary&gt;2012/10&lt;/Date_Primary&gt;&lt;Keywords&gt;Arteries&lt;/Keywords&gt;&lt;Keywords&gt;Atherosclerosis&lt;/Keywords&gt;&lt;Keywords&gt;C-Reactive Protein&lt;/Keywords&gt;&lt;Keywords&gt;Cell Adhesion&lt;/Keywords&gt;&lt;Keywords&gt;Cohort Studies&lt;/Keywords&gt;&lt;Keywords&gt;Coronary Artery Disease&lt;/Keywords&gt;&lt;Keywords&gt;Disease&lt;/Keywords&gt;&lt;Keywords&gt;Homeostasis&lt;/Keywords&gt;&lt;Keywords&gt;Incidence&lt;/Keywords&gt;&lt;Keywords&gt;Ligands&lt;/Keywords&gt;&lt;Keywords&gt;Lipoproteins&lt;/Keywords&gt;&lt;Keywords&gt;Mice&lt;/Keywords&gt;&lt;Keywords&gt;Nitric Oxide&lt;/Keywords&gt;&lt;Keywords&gt;physiology&lt;/Keywords&gt;&lt;Keywords&gt;Plasma&lt;/Keywords&gt;&lt;Keywords&gt;Research&lt;/Keywords&gt;&lt;Reprint&gt;Not in File&lt;/Reprint&gt;&lt;Start_Page&gt;439&lt;/Start_Page&gt;&lt;End_Page&gt;445&lt;/End_Page&gt;&lt;Periodical&gt;Curr.Opin.Lipidol.&lt;/Periodical&gt;&lt;Volume&gt;23&lt;/Volume&gt;&lt;Issue&gt;5&lt;/Issue&gt;&lt;Misc_3&gt;10.1097/MOL.0b013e32835688e4 [doi]&lt;/Misc_3&gt;&lt;Address&gt;Department of Vascular Physiology, National Cerebral and Cardiovascular Center Research Institute, Suita, Osaka, Japan&lt;/Address&gt;&lt;Web_URL&gt;PM:22777292&lt;/Web_URL&gt;&lt;ZZ_JournalStdAbbrev&gt;&lt;f name="System"&gt;Curr.Opin.Lipidol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5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>PECAM1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442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EC (CD31) </w:t>
            </w:r>
            <w:r w:rsidRPr="004108BC">
              <w:fldChar w:fldCharType="begin">
                <w:fldData xml:space="preserve">PFJlZm1hbj48Q2l0ZT48QXV0aG9yPkxpYW5nPC9BdXRob3I+PFllYXI+MjAxMTwvWWVhcj48UmVj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xpYW5nPC9BdXRob3I+PFllYXI+MjAxMTwvWWVhcj48UmVj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6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TEK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0459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EC, MC (Tie2) </w:t>
            </w:r>
            <w:r w:rsidRPr="004108BC">
              <w:fldChar w:fldCharType="begin"/>
            </w:r>
            <w:r w:rsidR="00E747CC">
              <w:instrText xml:space="preserve"> ADDIN REFMGR.CITE &lt;Refman&gt;&lt;Cite&gt;&lt;Author&gt;Lewis&lt;/Author&gt;&lt;Year&gt;2007&lt;/Year&gt;&lt;RecNum&gt;1347&lt;/RecNum&gt;&lt;IDText&gt;Tie2-expressing monocytes and tumor angiogenesis: regulation by hypoxia and angiopoietin-2&lt;/IDText&gt;&lt;MDL Ref_Type="Journal"&gt;&lt;Ref_Type&gt;Journal&lt;/Ref_Type&gt;&lt;Ref_ID&gt;1347&lt;/Ref_ID&gt;&lt;Title_Primary&gt;Tie2-expressing monocytes and tumor angiogenesis: regulation by hypoxia and angiopoietin-2&lt;/Title_Primary&gt;&lt;Authors_Primary&gt;Lewis,C.E.&lt;/Authors_Primary&gt;&lt;Authors_Primary&gt;De,Palma M.&lt;/Authors_Primary&gt;&lt;Authors_Primary&gt;Naldini,L.&lt;/Authors_Primary&gt;&lt;Date_Primary&gt;2007/9/15&lt;/Date_Primary&gt;&lt;Keywords&gt;Angiopoietin-2&lt;/Keywords&gt;&lt;Keywords&gt;Animals&lt;/Keywords&gt;&lt;Keywords&gt;biosynthesis&lt;/Keywords&gt;&lt;Keywords&gt;blood&lt;/Keywords&gt;&lt;Keywords&gt;blood supply&lt;/Keywords&gt;&lt;Keywords&gt;Cell Hypoxia&lt;/Keywords&gt;&lt;Keywords&gt;enzymology&lt;/Keywords&gt;&lt;Keywords&gt;genetics&lt;/Keywords&gt;&lt;Keywords&gt;Humans&lt;/Keywords&gt;&lt;Keywords&gt;Laboratories&lt;/Keywords&gt;&lt;Keywords&gt;Macrophages&lt;/Keywords&gt;&lt;Keywords&gt;metabolism&lt;/Keywords&gt;&lt;Keywords&gt;Monocytes&lt;/Keywords&gt;&lt;Keywords&gt;Neoplasms&lt;/Keywords&gt;&lt;Keywords&gt;Neovascularization,Pathologic&lt;/Keywords&gt;&lt;Keywords&gt;pathology&lt;/Keywords&gt;&lt;Keywords&gt;Receptor,TIE-2&lt;/Keywords&gt;&lt;Keywords&gt;Research&lt;/Keywords&gt;&lt;Keywords&gt;Up-Regulation&lt;/Keywords&gt;&lt;Reprint&gt;Not in File&lt;/Reprint&gt;&lt;Start_Page&gt;8429&lt;/Start_Page&gt;&lt;End_Page&gt;8432&lt;/End_Page&gt;&lt;Periodical&gt;Cancer Res.&lt;/Periodical&gt;&lt;Volume&gt;67&lt;/Volume&gt;&lt;Issue&gt;18&lt;/Issue&gt;&lt;Misc_3&gt;67/18/8429 [pii];10.1158/0008-5472.CAN-07-1684 [doi]&lt;/Misc_3&gt;&lt;Address&gt;Tumor Targeting Group, Academic Unit of Pathology, The Sir Henry Wellcome Laboratories for Medical Research, University of Sheffield Medical School, Sheffield, United Kingdom. claire.lewis@sheffield.ac.uk&lt;/Address&gt;&lt;Web_URL&gt;PM:17875679&lt;/Web_URL&gt;&lt;ZZ_JournalStdAbbrev&gt;&lt;f name="System"&gt;Cancer Res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7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VWF </w:t>
            </w:r>
          </w:p>
        </w:tc>
        <w:tc>
          <w:tcPr>
            <w:tcW w:w="156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552</w:t>
            </w:r>
          </w:p>
        </w:tc>
        <w:tc>
          <w:tcPr>
            <w:tcW w:w="410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EC (von Willebrand factor) </w:t>
            </w:r>
            <w:r w:rsidRPr="004108BC">
              <w:fldChar w:fldCharType="begin">
                <w:fldData xml:space="preserve">PFJlZm1hbj48Q2l0ZT48QXV0aG9yPkxhbmdlcjwvQXV0aG9yPjxZZWFyPjIwMTA8L1llYXI+PFJl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xhbmdlcjwvQXV0aG9yPjxZZWFyPjIwMTA8L1llYXI+PFJl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8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jc w:val="center"/>
            </w:pPr>
            <w:r w:rsidRPr="004108BC">
              <w:t>Other differentiation markers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ADIPOQ </w:t>
            </w:r>
          </w:p>
        </w:tc>
        <w:tc>
          <w:tcPr>
            <w:tcW w:w="156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4797</w:t>
            </w:r>
          </w:p>
        </w:tc>
        <w:tc>
          <w:tcPr>
            <w:tcW w:w="410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Adipocyte (adiponectin) </w:t>
            </w:r>
            <w:r w:rsidRPr="004108BC">
              <w:fldChar w:fldCharType="begin">
                <w:fldData xml:space="preserve">PFJlZm1hbj48Q2l0ZT48QXV0aG9yPlh1PC9BdXRob3I+PFllYXI+MjAxMjwvWWVhcj48UmVjTnVt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h1PC9BdXRob3I+PFllYXI+MjAxMjwvWWVhcj48UmVjTnVt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29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  <w:r w:rsidRPr="004108BC">
              <w:t xml:space="preserve"> </w:t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ALB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0477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Hepatocyte </w:t>
            </w:r>
            <w:r w:rsidRPr="004108BC">
              <w:fldChar w:fldCharType="begin"/>
            </w:r>
            <w:r w:rsidR="00E747CC">
              <w:instrText xml:space="preserve"> ADDIN REFMGR.CITE &lt;Refman&gt;&lt;Cite&gt;&lt;Author&gt;Nava&lt;/Author&gt;&lt;Year&gt;2005&lt;/Year&gt;&lt;RecNum&gt;4&lt;/RecNum&gt;&lt;IDText&gt;Characterization of cells in the developing human liver&lt;/IDText&gt;&lt;MDL Ref_Type="Journal"&gt;&lt;Ref_Type&gt;Journal&lt;/Ref_Type&gt;&lt;Ref_ID&gt;4&lt;/Ref_ID&gt;&lt;Title_Primary&gt;Characterization of cells in the developing human liver&lt;/Title_Primary&gt;&lt;Authors_Primary&gt;Nava,S.&lt;/Authors_Primary&gt;&lt;Authors_Primary&gt;Westgren,M.&lt;/Authors_Primary&gt;&lt;Authors_Primary&gt;Jaksch,M.&lt;/Authors_Primary&gt;&lt;Authors_Primary&gt;Tibell,A.&lt;/Authors_Primary&gt;&lt;Authors_Primary&gt;Broome,U.&lt;/Authors_Primary&gt;&lt;Authors_Primary&gt;Ericzon,B.G.&lt;/Authors_Primary&gt;&lt;Authors_Primary&gt;Sumitran-Holgersson,S.&lt;/Authors_Primary&gt;&lt;Date_Primary&gt;2005/6&lt;/Date_Primary&gt;&lt;Keywords&gt;Albumins&lt;/Keywords&gt;&lt;Keywords&gt;biosynthesis&lt;/Keywords&gt;&lt;Keywords&gt;genetics&lt;/Keywords&gt;&lt;Keywords&gt;Antigens,CD34&lt;/Keywords&gt;&lt;Keywords&gt;metabolism&lt;/Keywords&gt;&lt;Keywords&gt;Biological Markers&lt;/Keywords&gt;&lt;Keywords&gt;Cell Differentiation&lt;/Keywords&gt;&lt;Keywords&gt;physiology&lt;/Keywords&gt;&lt;Keywords&gt;Flow Cytometry&lt;/Keywords&gt;&lt;Keywords&gt;Hepatocytes&lt;/Keywords&gt;&lt;Keywords&gt;cytology&lt;/Keywords&gt;&lt;Keywords&gt;immunology&lt;/Keywords&gt;&lt;Keywords&gt;Humans&lt;/Keywords&gt;&lt;Keywords&gt;Immunohistochemistry&lt;/Keywords&gt;&lt;Keywords&gt;Keratins&lt;/Keywords&gt;&lt;Keywords&gt;Liver&lt;/Keywords&gt;&lt;Keywords&gt;embryology&lt;/Keywords&gt;&lt;Keywords&gt;Proto-Oncogene Proteins c-kit&lt;/Keywords&gt;&lt;Keywords&gt;Reverse Transcriptase Polymerase Chain Reaction&lt;/Keywords&gt;&lt;Reprint&gt;Not in File&lt;/Reprint&gt;&lt;Start_Page&gt;249&lt;/Start_Page&gt;&lt;End_Page&gt;260&lt;/End_Page&gt;&lt;Periodical&gt;Differentiation&lt;/Periodical&gt;&lt;Volume&gt;73&lt;/Volume&gt;&lt;Issue&gt;5&lt;/Issue&gt;&lt;Misc_3&gt;S0301-4681(09)60336-4 [pii];10.1111/j.1432-0436.2005.00019.x [doi]&lt;/Misc_3&gt;&lt;Address&gt;Division of Transplantation Surgery B56, Karolinska University Hospital-Huddinge, S-141 86 Stockholm, Sweden&lt;/Address&gt;&lt;Web_URL&gt;PM:16026547&lt;/Web_URL&gt;&lt;ZZ_JournalStdAbbrev&gt;&lt;f name="System"&gt;Differentiation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0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ALPL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478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Osteoblast </w:t>
            </w:r>
            <w:r w:rsidRPr="004108BC">
              <w:fldChar w:fldCharType="begin"/>
            </w:r>
            <w:r w:rsidR="00E747CC">
              <w:instrText xml:space="preserve"> ADDIN REFMGR.CITE &lt;Refman&gt;&lt;Cite&gt;&lt;Author&gt;Heinemann&lt;/Author&gt;&lt;Year&gt;2000&lt;/Year&gt;&lt;RecNum&gt;1637&lt;/RecNum&gt;&lt;IDText&gt;Alkaline phosphatase expression during monocyte differentiation. Overlapping markers as a link between monocytic cells, dendritic cells, osteoclasts and osteoblasts&amp;#xA;38&lt;/IDText&gt;&lt;MDL Ref_Type="Journal"&gt;&lt;Ref_Type&gt;Journal&lt;/Ref_Type&gt;&lt;Ref_ID&gt;1637&lt;/Ref_ID&gt;&lt;Title_Primary&gt;Alkaline phosphatase expression during monocyte differentiation. Overlapping markers as a link between monocytic cells, dendritic cells, osteoclasts and osteoblasts&amp;#xA;38&lt;/Title_Primary&gt;&lt;Authors_Primary&gt;Heinemann,D.E.&lt;/Authors_Primary&gt;&lt;Authors_Primary&gt;Siggelkow,H.&lt;/Authors_Primary&gt;&lt;Authors_Primary&gt;Ponce,L.M.&lt;/Authors_Primary&gt;&lt;Authors_Primary&gt;Viereck,V.&lt;/Authors_Primary&gt;&lt;Authors_Primary&gt;Wiese,K.G.&lt;/Authors_Primary&gt;&lt;Authors_Primary&gt;Peters,J.H.&lt;/Authors_Primary&gt;&lt;Date_Primary&gt;2000/5&lt;/Date_Primary&gt;&lt;Keywords&gt;Alkaline Phosphatase&lt;/Keywords&gt;&lt;Keywords&gt;analysis&lt;/Keywords&gt;&lt;Keywords&gt;Biological Markers&lt;/Keywords&gt;&lt;Keywords&gt;biosynthesis&lt;/Keywords&gt;&lt;Keywords&gt;Cell Differentiation&lt;/Keywords&gt;&lt;Keywords&gt;Cells&lt;/Keywords&gt;&lt;Keywords&gt;Cells,Cultured&lt;/Keywords&gt;&lt;Keywords&gt;cytology&lt;/Keywords&gt;&lt;Keywords&gt;Dendritic Cells&lt;/Keywords&gt;&lt;Keywords&gt;enzymology&lt;/Keywords&gt;&lt;Keywords&gt;Germany&lt;/Keywords&gt;&lt;Keywords&gt;Granuloma&lt;/Keywords&gt;&lt;Keywords&gt;Humans&lt;/Keywords&gt;&lt;Keywords&gt;Macrophages&lt;/Keywords&gt;&lt;Keywords&gt;Monocytes&lt;/Keywords&gt;&lt;Keywords&gt;Osteoblasts&lt;/Keywords&gt;&lt;Keywords&gt;Osteocalcin&lt;/Keywords&gt;&lt;Keywords&gt;Osteoclasts&lt;/Keywords&gt;&lt;Keywords&gt;Phenotype&lt;/Keywords&gt;&lt;Keywords&gt;Research&lt;/Keywords&gt;&lt;Keywords&gt;surgery&lt;/Keywords&gt;&lt;Keywords&gt;Vitronectin&lt;/Keywords&gt;&lt;Reprint&gt;Not in File&lt;/Reprint&gt;&lt;Start_Page&gt;68&lt;/Start_Page&gt;&lt;End_Page&gt;81&lt;/End_Page&gt;&lt;Periodical&gt;Immunobiology&lt;/Periodical&gt;&lt;Volume&gt;202&lt;/Volume&gt;&lt;Issue&gt;1&lt;/Issue&gt;&lt;Address&gt;Department of Maxillofacial Surgery, Georg-August-University Goettingen, Germany&lt;/Address&gt;&lt;Web_URL&gt;PM:10879691&lt;/Web_URL&gt;&lt;ZZ_JournalStdAbbrev&gt;&lt;f name="System"&gt;Immunobiology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1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BGLAP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199173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Osteoblast (osteocalcin) </w:t>
            </w:r>
            <w:r w:rsidRPr="004108BC">
              <w:fldChar w:fldCharType="begin">
                <w:fldData xml:space="preserve">PFJlZm1hbj48Q2l0ZT48QXV0aG9yPkdvc3NsPC9BdXRob3I+PFllYXI+MjAwODwvWWVhcj48UmVj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dvc3NsPC9BdXRob3I+PFllYXI+MjAwODwvWWVhcj48UmVj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2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CD14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591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MC, EC </w:t>
            </w:r>
            <w:r w:rsidRPr="004108BC">
              <w:fldChar w:fldCharType="begin">
                <w:fldData xml:space="preserve">PFJlZm1hbj48Q2l0ZT48QXV0aG9yPlpoYW5nPC9BdXRob3I+PFllYXI+MjAwNTwvWWVhcj48UmVj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poYW5nPC9BdXRob3I+PFllYXI+MjAwNTwvWWVhcj48UmVj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3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CD3E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0733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Early T cell</w:t>
            </w:r>
            <w:r w:rsidR="001D35D7">
              <w:t xml:space="preserve"> </w:t>
            </w:r>
            <w:r w:rsidRPr="004108BC">
              <w:fldChar w:fldCharType="begin"/>
            </w:r>
            <w:r w:rsidR="00E747CC">
              <w:instrText xml:space="preserve"> ADDIN REFMGR.CITE &lt;Refman&gt;&lt;Cite&gt;&lt;Author&gt;Fischer&lt;/Author&gt;&lt;Year&gt;2005&lt;/Year&gt;&lt;RecNum&gt;1798&lt;/RecNum&gt;&lt;IDText&gt;CD3 deficiencies&amp;#xA;3&lt;/IDText&gt;&lt;MDL Ref_Type="Journal"&gt;&lt;Ref_Type&gt;Journal&lt;/Ref_Type&gt;&lt;Ref_ID&gt;1798&lt;/Ref_ID&gt;&lt;Title_Primary&gt;CD3 deficiencies&amp;#xA;3&lt;/Title_Primary&gt;&lt;Authors_Primary&gt;Fischer,A.&lt;/Authors_Primary&gt;&lt;Authors_Primary&gt;de Saint,Basile G.&lt;/Authors_Primary&gt;&lt;Authors_Primary&gt;Le,Deist F.&lt;/Authors_Primary&gt;&lt;Date_Primary&gt;2005/12&lt;/Date_Primary&gt;&lt;Keywords&gt;Antigens&lt;/Keywords&gt;&lt;Keywords&gt;Antigens,CD3&lt;/Keywords&gt;&lt;Keywords&gt;deficiency&lt;/Keywords&gt;&lt;Keywords&gt;Genes&lt;/Keywords&gt;&lt;Keywords&gt;genetics&lt;/Keywords&gt;&lt;Keywords&gt;Humans&lt;/Keywords&gt;&lt;Keywords&gt;immunology&lt;/Keywords&gt;&lt;Keywords&gt;Light&lt;/Keywords&gt;&lt;Keywords&gt;Lymphopoiesis&lt;/Keywords&gt;&lt;Keywords&gt;Mutation&lt;/Keywords&gt;&lt;Keywords&gt;Phenotype&lt;/Keywords&gt;&lt;Keywords&gt;Receptor-CD3 Complex,Antigen,T-Cell&lt;/Keywords&gt;&lt;Keywords&gt;Severe Combined Immunodeficiency&lt;/Keywords&gt;&lt;Keywords&gt;T-Lymphocytes&lt;/Keywords&gt;&lt;Keywords&gt;Thymus Gland&lt;/Keywords&gt;&lt;Reprint&gt;Not in File&lt;/Reprint&gt;&lt;Start_Page&gt;491&lt;/Start_Page&gt;&lt;End_Page&gt;495&lt;/End_Page&gt;&lt;Periodical&gt;Curr.Opin.Allergy Clin Immunol.&lt;/Periodical&gt;&lt;Volume&gt;5&lt;/Volume&gt;&lt;Issue&gt;6&lt;/Issue&gt;&lt;Misc_3&gt;00130832-200512000-00003 [pii]&lt;/Misc_3&gt;&lt;Address&gt;Department of Pediatric Immuno-Hematology and Inserm Unit 429, Necker-Enfants Malades Hospital, Paris, France. alain.fischer@nck.ap-hop-paris.fr&lt;/Address&gt;&lt;Web_URL&gt;PM:16264327&lt;/Web_URL&gt;&lt;ZZ_JournalStdAbbrev&gt;&lt;f name="System"&gt;Curr.Opin.Allergy Clin Immunol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4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  <w:r w:rsidRPr="004108BC">
              <w:t xml:space="preserve"> 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PTPRC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2838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 Leukocytes (CD45) </w:t>
            </w:r>
            <w:r w:rsidRPr="004108BC">
              <w:fldChar w:fldCharType="begin">
                <w:fldData xml:space="preserve">PFJlZm1hbj48Q2l0ZT48QXV0aG9yPkNhc2U8L0F1dGhvcj48WWVhcj4yMDA3PC9ZZWFyPjxSZWNO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Nhc2U8L0F1dGhvcj48WWVhcj4yMDA3PC9ZZWFyPjxSZWNO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5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CD68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1251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Mph (MC) </w:t>
            </w:r>
            <w:r w:rsidRPr="004108BC">
              <w:fldChar w:fldCharType="begin"/>
            </w:r>
            <w:r w:rsidR="00E747CC">
              <w:instrText xml:space="preserve"> ADDIN REFMGR.CITE &lt;Refman&gt;&lt;Cite&gt;&lt;Author&gt;Krenning&lt;/Author&gt;&lt;Year&gt;2007&lt;/Year&gt;&lt;RecNum&gt;1799&lt;/RecNum&gt;&lt;IDText&gt;Efficient differentiation of CD14+ monocytic cells into endothelial cells on degradable biomaterials&amp;#xA;38&lt;/IDText&gt;&lt;MDL Ref_Type="Journal"&gt;&lt;Ref_Type&gt;Journal&lt;/Ref_Type&gt;&lt;Ref_ID&gt;1799&lt;/Ref_ID&gt;&lt;Title_Primary&gt;Efficient differentiation of CD14+ monocytic cells into endothelial cells on degradable biomaterials&amp;#xA;38&lt;/Title_Primary&gt;&lt;Authors_Primary&gt;Krenning,G.&lt;/Authors_Primary&gt;&lt;Authors_Primary&gt;Dankers,P.Y.&lt;/Authors_Primary&gt;&lt;Authors_Primary&gt;Jovanovic,D.&lt;/Authors_Primary&gt;&lt;Authors_Primary&gt;van Luyn,M.J.&lt;/Authors_Primary&gt;&lt;Authors_Primary&gt;Harmsen,M.C.&lt;/Authors_Primary&gt;&lt;Date_Primary&gt;2007/3&lt;/Date_Primary&gt;&lt;Keywords&gt;Adult&lt;/Keywords&gt;&lt;Keywords&gt;Antigens&lt;/Keywords&gt;&lt;Keywords&gt;Antigens,CD14&lt;/Keywords&gt;&lt;Keywords&gt;Biocompatible Materials&lt;/Keywords&gt;&lt;Keywords&gt;Biology&lt;/Keywords&gt;&lt;Keywords&gt;blood&lt;/Keywords&gt;&lt;Keywords&gt;Blood Vessels&lt;/Keywords&gt;&lt;Keywords&gt;Cell Differentiation&lt;/Keywords&gt;&lt;Keywords&gt;Cells&lt;/Keywords&gt;&lt;Keywords&gt;Cells,Cultured&lt;/Keywords&gt;&lt;Keywords&gt;cytology&lt;/Keywords&gt;&lt;Keywords&gt;Endothelial Cells&lt;/Keywords&gt;&lt;Keywords&gt;Humans&lt;/Keywords&gt;&lt;Keywords&gt;Laboratories&lt;/Keywords&gt;&lt;Keywords&gt;Longevity&lt;/Keywords&gt;&lt;Keywords&gt;Macrophages&lt;/Keywords&gt;&lt;Keywords&gt;Medicine&lt;/Keywords&gt;&lt;Keywords&gt;metabolism&lt;/Keywords&gt;&lt;Keywords&gt;Monocytes&lt;/Keywords&gt;&lt;Keywords&gt;pathology&lt;/Keywords&gt;&lt;Keywords&gt;physiology&lt;/Keywords&gt;&lt;Keywords&gt;Tissue Engineering&lt;/Keywords&gt;&lt;Reprint&gt;Not in File&lt;/Reprint&gt;&lt;Start_Page&gt;1470&lt;/Start_Page&gt;&lt;End_Page&gt;1479&lt;/End_Page&gt;&lt;Periodical&gt;Biomaterials&lt;/Periodical&gt;&lt;Volume&gt;28&lt;/Volume&gt;&lt;Issue&gt;8&lt;/Issue&gt;&lt;Misc_3&gt;S0142-9612(06)00966-5 [pii];10.1016/j.biomaterials.2006.11.017 [doi]&lt;/Misc_3&gt;&lt;Address&gt;Department of Pathology and Laboratory Medicine, University Medical Center Groningen, Medical Biology Section, University of Groningen, Groningen, The Netherlands. g.krenning@med.umcg.nl&lt;/Address&gt;&lt;Web_URL&gt;PM:17166584&lt;/Web_URL&gt;&lt;ZZ_JournalStdAbbrev&gt;&lt;f name="System"&gt;Biomaterials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6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lastRenderedPageBreak/>
              <w:t xml:space="preserve">CD79A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1783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Early B cell </w:t>
            </w:r>
            <w:r w:rsidRPr="004108BC">
              <w:fldChar w:fldCharType="begin"/>
            </w:r>
            <w:r w:rsidR="00E747CC">
              <w:instrText xml:space="preserve"> ADDIN REFMGR.CITE &lt;Refman&gt;&lt;Cite&gt;&lt;Author&gt;Chu&lt;/Author&gt;&lt;Year&gt;2001&lt;/Year&gt;&lt;RecNum&gt;1804&lt;/RecNum&gt;&lt;IDText&gt;CD79: a review&amp;#xA;27&lt;/IDText&gt;&lt;MDL Ref_Type="Journal"&gt;&lt;Ref_Type&gt;Journal&lt;/Ref_Type&gt;&lt;Ref_ID&gt;1804&lt;/Ref_ID&gt;&lt;Title_Primary&gt;CD79: a review&amp;#xA;27&lt;/Title_Primary&gt;&lt;Authors_Primary&gt;Chu,P.G.&lt;/Authors_Primary&gt;&lt;Authors_Primary&gt;Arber,D.A.&lt;/Authors_Primary&gt;&lt;Date_Primary&gt;2001/6&lt;/Date_Primary&gt;&lt;Keywords&gt;Animals&lt;/Keywords&gt;&lt;Keywords&gt;Antibodies&lt;/Keywords&gt;&lt;Keywords&gt;Antigens&lt;/Keywords&gt;&lt;Keywords&gt;Antigens,CD&lt;/Keywords&gt;&lt;Keywords&gt;Antigens,CD79&lt;/Keywords&gt;&lt;Keywords&gt;B-Lymphocytes&lt;/Keywords&gt;&lt;Keywords&gt;Biology&lt;/Keywords&gt;&lt;Keywords&gt;Bone Marrow Cells&lt;/Keywords&gt;&lt;Keywords&gt;Cells&lt;/Keywords&gt;&lt;Keywords&gt;chemistry&lt;/Keywords&gt;&lt;Keywords&gt;diagnosis&lt;/Keywords&gt;&lt;Keywords&gt;Female&lt;/Keywords&gt;&lt;Keywords&gt;genetics&lt;/Keywords&gt;&lt;Keywords&gt;Hodgkin Disease&lt;/Keywords&gt;&lt;Keywords&gt;Humans&lt;/Keywords&gt;&lt;Keywords&gt;immunology&lt;/Keywords&gt;&lt;Keywords&gt;Leukemia&lt;/Keywords&gt;&lt;Keywords&gt;Leukemia,Myeloid&lt;/Keywords&gt;&lt;Keywords&gt;Lymph Nodes&lt;/Keywords&gt;&lt;Keywords&gt;Lymphoma,B-Cell&lt;/Keywords&gt;&lt;Keywords&gt;Lymphoma,T-Cell&lt;/Keywords&gt;&lt;Keywords&gt;Lymphoproliferative Disorders&lt;/Keywords&gt;&lt;Keywords&gt;Male&lt;/Keywords&gt;&lt;Keywords&gt;metabolism&lt;/Keywords&gt;&lt;Keywords&gt;Molecular Biology&lt;/Keywords&gt;&lt;Keywords&gt;Neoplasms&lt;/Keywords&gt;&lt;Keywords&gt;pathology&lt;/Keywords&gt;&lt;Keywords&gt;Plasma&lt;/Keywords&gt;&lt;Keywords&gt;Receptors,Antigen,B-Cell&lt;/Keywords&gt;&lt;Keywords&gt;therapy&lt;/Keywords&gt;&lt;Keywords&gt;Tumor Markers,Biological&lt;/Keywords&gt;&lt;Reprint&gt;Not in File&lt;/Reprint&gt;&lt;Start_Page&gt;97&lt;/Start_Page&gt;&lt;End_Page&gt;106&lt;/End_Page&gt;&lt;Periodical&gt;Appl.Immunohistochem.Mol.Morphol.&lt;/Periodical&gt;&lt;Volume&gt;9&lt;/Volume&gt;&lt;Issue&gt;2&lt;/Issue&gt;&lt;Address&gt;Division of Pathology, City of Hope National Medical Center, Duarte, California 91010, USA&lt;/Address&gt;&lt;Web_URL&gt;PM:11396639&lt;/Web_URL&gt;&lt;ZZ_JournalStdAbbrev&gt;&lt;f name="System"&gt;Appl.Immunohistochem.Mol.Morphol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7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ENO2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1975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Neuronal </w:t>
            </w:r>
            <w:r w:rsidRPr="004108BC">
              <w:fldChar w:fldCharType="begin"/>
            </w:r>
            <w:r w:rsidR="00E747CC">
              <w:instrText xml:space="preserve"> ADDIN REFMGR.CITE &lt;Refman&gt;&lt;Cite&gt;&lt;Author&gt;Oliva&lt;/Author&gt;&lt;Year&gt;1991&lt;/Year&gt;&lt;RecNum&gt;1805&lt;/RecNum&gt;&lt;IDText&gt;Complete structure of the human gene encoding neuron-specific enolase&amp;#xA;4&lt;/IDText&gt;&lt;MDL Ref_Type="Journal"&gt;&lt;Ref_Type&gt;Journal&lt;/Ref_Type&gt;&lt;Ref_ID&gt;1805&lt;/Ref_ID&gt;&lt;Title_Primary&gt;Complete structure of the human gene encoding neuron-specific enolase&amp;#xA;4&lt;/Title_Primary&gt;&lt;Authors_Primary&gt;Oliva,D.&lt;/Authors_Primary&gt;&lt;Authors_Primary&gt;Cali,L.&lt;/Authors_Primary&gt;&lt;Authors_Primary&gt;Feo,S.&lt;/Authors_Primary&gt;&lt;Authors_Primary&gt;Giallongo,A.&lt;/Authors_Primary&gt;&lt;Date_Primary&gt;1991/5&lt;/Date_Primary&gt;&lt;Keywords&gt;Amino Acid Sequence&lt;/Keywords&gt;&lt;Keywords&gt;analysis&lt;/Keywords&gt;&lt;Keywords&gt;Animals&lt;/Keywords&gt;&lt;Keywords&gt;Base Sequence&lt;/Keywords&gt;&lt;Keywords&gt;Blotting,Southern&lt;/Keywords&gt;&lt;Keywords&gt;Dna&lt;/Keywords&gt;&lt;Keywords&gt;Exons&lt;/Keywords&gt;&lt;Keywords&gt;Family&lt;/Keywords&gt;&lt;Keywords&gt;Genes&lt;/Keywords&gt;&lt;Keywords&gt;genetics&lt;/Keywords&gt;&lt;Keywords&gt;Humans&lt;/Keywords&gt;&lt;Keywords&gt;Introns&lt;/Keywords&gt;&lt;Keywords&gt;Molecular Sequence Data&lt;/Keywords&gt;&lt;Keywords&gt;Multigene Family&lt;/Keywords&gt;&lt;Keywords&gt;Phosphopyruvate Hydratase&lt;/Keywords&gt;&lt;Keywords&gt;Promoter Regions,Genetic&lt;/Keywords&gt;&lt;Keywords&gt;Rats&lt;/Keywords&gt;&lt;Keywords&gt;Research&lt;/Keywords&gt;&lt;Keywords&gt;Restriction Mapping&lt;/Keywords&gt;&lt;Keywords&gt;Sequence Homology,Nucleic Acid&lt;/Keywords&gt;&lt;Keywords&gt;Transcription,Genetic&lt;/Keywords&gt;&lt;Reprint&gt;Not in File&lt;/Reprint&gt;&lt;Start_Page&gt;157&lt;/Start_Page&gt;&lt;End_Page&gt;165&lt;/End_Page&gt;&lt;Periodical&gt;Genomics&lt;/Periodical&gt;&lt;Volume&gt;10&lt;/Volume&gt;&lt;Issue&gt;1&lt;/Issue&gt;&lt;Misc_3&gt;0888-7543(91)90496-2 [pii]&lt;/Misc_3&gt;&lt;Address&gt;Istituto di Biologia dello Sviluppo del Consiglio Nazionale delle Richerche, Palermo, Italy&lt;/Address&gt;&lt;Web_URL&gt;PM:2045099&lt;/Web_URL&gt;&lt;ZZ_JournalStdAbbrev&gt;&lt;f name="System"&gt;Genomics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8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ITGAM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632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MC, Neutrophil </w:t>
            </w:r>
            <w:r w:rsidRPr="004108BC">
              <w:fldChar w:fldCharType="begin"/>
            </w:r>
            <w:r w:rsidR="00E747CC">
              <w:instrText xml:space="preserve"> ADDIN REFMGR.CITE &lt;Refman&gt;&lt;Cite&gt;&lt;Author&gt;Larson&lt;/Author&gt;&lt;Year&gt;1990&lt;/Year&gt;&lt;RecNum&gt;1806&lt;/RecNum&gt;&lt;IDText&gt;Structure and function of leukocyte integrins&amp;#xA;1&lt;/IDText&gt;&lt;MDL Ref_Type="Journal"&gt;&lt;Ref_Type&gt;Journal&lt;/Ref_Type&gt;&lt;Ref_ID&gt;1806&lt;/Ref_ID&gt;&lt;Title_Primary&gt;Structure and function of leukocyte integrins&amp;#xA;1&lt;/Title_Primary&gt;&lt;Authors_Primary&gt;Larson,R.S.&lt;/Authors_Primary&gt;&lt;Authors_Primary&gt;Springer,T.A.&lt;/Authors_Primary&gt;&lt;Date_Primary&gt;1990/4&lt;/Date_Primary&gt;&lt;Keywords&gt;Animals&lt;/Keywords&gt;&lt;Keywords&gt;Antigens&lt;/Keywords&gt;&lt;Keywords&gt;Antigens,Surface&lt;/Keywords&gt;&lt;Keywords&gt;blood&lt;/Keywords&gt;&lt;Keywords&gt;Cell Adhesion&lt;/Keywords&gt;&lt;Keywords&gt;deficiency&lt;/Keywords&gt;&lt;Keywords&gt;Humans&lt;/Keywords&gt;&lt;Keywords&gt;immunology&lt;/Keywords&gt;&lt;Keywords&gt;Integrins&lt;/Keywords&gt;&lt;Keywords&gt;Leukocytes&lt;/Keywords&gt;&lt;Keywords&gt;physiology&lt;/Keywords&gt;&lt;Keywords&gt;Protein Conformation&lt;/Keywords&gt;&lt;Keywords&gt;Research&lt;/Keywords&gt;&lt;Keywords&gt;Signal Transduction&lt;/Keywords&gt;&lt;Reprint&gt;Not in File&lt;/Reprint&gt;&lt;Start_Page&gt;181&lt;/Start_Page&gt;&lt;End_Page&gt;217&lt;/End_Page&gt;&lt;Periodical&gt;Immunol.Rev.&lt;/Periodical&gt;&lt;Volume&gt;114&lt;/Volume&gt;&lt;Address&gt;Center for Blood Research, Harvard Medical School, Boston, MA 02115&lt;/Address&gt;&lt;Web_URL&gt;PM:2196220&lt;/Web_URL&gt;&lt;ZZ_JournalStdAbbrev&gt;&lt;f name="System"&gt;Immunol.Rev.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39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KRT14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0526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Epithelial (keratin 14) </w:t>
            </w:r>
            <w:r w:rsidRPr="004108BC">
              <w:fldChar w:fldCharType="begin">
                <w:fldData xml:space="preserve">PFJlZm1hbj48Q2l0ZT48QXV0aG9yPk1lZGluYTwvQXV0aG9yPjxZZWFyPjIwMDk8L1llYXI+PFJl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1lZGluYTwvQXV0aG9yPjxZZWFyPjIwMDk8L1llYXI+PFJl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40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MAP2 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2374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 xml:space="preserve">Neuronal </w:t>
            </w:r>
            <w:r w:rsidRPr="004108BC">
              <w:fldChar w:fldCharType="begin"/>
            </w:r>
            <w:r w:rsidR="00E747CC">
              <w:instrText xml:space="preserve"> ADDIN REFMGR.CITE &lt;Refman&gt;&lt;Cite&gt;&lt;Author&gt;Popescu&lt;/Author&gt;&lt;Year&gt;2013&lt;/Year&gt;&lt;RecNum&gt;1807&lt;/RecNum&gt;&lt;IDText&gt;Neural Progenitors Derived From Human Induced Pluripotent Stem Cells Survive and Differentiate Upon Transplantation Into a Rat Model of Amyotrophic Lateral Sclerosis&amp;#xA;3&lt;/IDText&gt;&lt;MDL Ref_Type="Journal"&gt;&lt;Ref_Type&gt;Journal&lt;/Ref_Type&gt;&lt;Ref_ID&gt;1807&lt;/Ref_ID&gt;&lt;Title_Primary&gt;Neural Progenitors Derived From Human Induced Pluripotent Stem Cells Survive and Differentiate Upon Transplantation Into a Rat Model of Amyotrophic Lateral Sclerosis&amp;#xA;3&lt;/Title_Primary&gt;&lt;Authors_Primary&gt;Popescu,I.R.&lt;/Authors_Primary&gt;&lt;Authors_Primary&gt;Nicaise,C.&lt;/Authors_Primary&gt;&lt;Authors_Primary&gt;Liu,S.&lt;/Authors_Primary&gt;&lt;Authors_Primary&gt;Bisch,G.&lt;/Authors_Primary&gt;&lt;Authors_Primary&gt;Knippenberg,S.&lt;/Authors_Primary&gt;&lt;Authors_Primary&gt;Daubie,V.&lt;/Authors_Primary&gt;&lt;Authors_Primary&gt;Bohl,D.&lt;/Authors_Primary&gt;&lt;Authors_Primary&gt;Pochet,R.&lt;/Authors_Primary&gt;&lt;Date_Primary&gt;2013/2/14&lt;/Date_Primary&gt;&lt;Keywords&gt;Adult&lt;/Keywords&gt;&lt;Keywords&gt;Cells&lt;/Keywords&gt;&lt;Keywords&gt;Environment&lt;/Keywords&gt;&lt;Keywords&gt;Induced Pluripotent Stem Cells&lt;/Keywords&gt;&lt;Keywords&gt;Laboratories&lt;/Keywords&gt;&lt;Keywords&gt;Phenotype&lt;/Keywords&gt;&lt;Keywords&gt;Pluripotent Stem Cells&lt;/Keywords&gt;&lt;Keywords&gt;Rats&lt;/Keywords&gt;&lt;Keywords&gt;Stem Cells&lt;/Keywords&gt;&lt;Keywords&gt;Survival&lt;/Keywords&gt;&lt;Keywords&gt;therapy&lt;/Keywords&gt;&lt;Keywords&gt;Time&lt;/Keywords&gt;&lt;Keywords&gt;transplantation&lt;/Keywords&gt;&lt;Reprint&gt;Not in File&lt;/Reprint&gt;&lt;Periodical&gt;Stem Cells Transl.Med&lt;/Periodical&gt;&lt;Misc_3&gt;sctm.2012-0042 [pii];10.5966/sctm.2012-0042 [doi]&lt;/Misc_3&gt;&lt;Address&gt;Laboratory of Histology, Neuroanatomy &amp;amp; Neuropathology, Universite Libre de Bruxelles, Brussels, Belgium&lt;/Address&gt;&lt;Web_URL&gt;PM:23413376&lt;/Web_URL&gt;&lt;ZZ_JournalStdAbbrev&gt;&lt;f name="System"&gt;Stem Cells Transl.Med&lt;/f&gt;&lt;/ZZ_JournalStdAbbrev&gt;&lt;ZZ_WorkformID&gt;1&lt;/ZZ_WorkformID&gt;&lt;/MDL&gt;&lt;/Cite&gt;&lt;/Refman&gt;</w:instrText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41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MPO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>NM_000250</w:t>
            </w:r>
          </w:p>
        </w:tc>
        <w:tc>
          <w:tcPr>
            <w:tcW w:w="4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108BC">
              <w:t xml:space="preserve">Neutrophil/Progenitors </w:t>
            </w:r>
            <w:r w:rsidRPr="004108BC">
              <w:fldChar w:fldCharType="begin">
                <w:fldData xml:space="preserve">PFJlZm1hbj48Q2l0ZT48QXV0aG9yPlZsYXNvdmE8L0F1dGhvcj48WWVhcj4yMDExPC9ZZWFyPjxS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lZsYXNvdmE8L0F1dGhvcj48WWVhcj4yMDExPC9ZZWFyPjxS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Pr="004108BC">
              <w:fldChar w:fldCharType="separate"/>
            </w:r>
            <w:r w:rsidRPr="00E04DD5">
              <w:rPr>
                <w:rFonts w:ascii="Arial" w:hAnsi="Arial" w:cs="Arial"/>
                <w:noProof/>
              </w:rPr>
              <w:t>[</w:t>
            </w:r>
            <w:r>
              <w:rPr>
                <w:noProof/>
              </w:rPr>
              <w:t>42</w:t>
            </w:r>
            <w:r w:rsidRPr="00E04DD5">
              <w:rPr>
                <w:rFonts w:ascii="Arial" w:hAnsi="Arial" w:cs="Arial"/>
                <w:noProof/>
              </w:rPr>
              <w:t>]</w:t>
            </w:r>
            <w:r w:rsidRPr="004108BC">
              <w:fldChar w:fldCharType="end"/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 xml:space="preserve">SFTBP </w:t>
            </w:r>
          </w:p>
        </w:tc>
        <w:tc>
          <w:tcPr>
            <w:tcW w:w="156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NM_000542</w:t>
            </w:r>
          </w:p>
        </w:tc>
        <w:tc>
          <w:tcPr>
            <w:tcW w:w="410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04DD5" w:rsidRPr="004108BC" w:rsidRDefault="00911E6A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ung e</w:t>
            </w:r>
            <w:r w:rsidR="00E04DD5" w:rsidRPr="004108BC">
              <w:t xml:space="preserve">pithelial (lung surfactant) </w:t>
            </w:r>
            <w:r w:rsidR="00E04DD5" w:rsidRPr="004108BC">
              <w:fldChar w:fldCharType="begin">
                <w:fldData xml:space="preserve">PFJlZm1hbj48Q2l0ZT48QXV0aG9yPkZpZWxkLUNvcmJldHQ8L0F1dGhvcj48WWVhcj4yMDA5PC9Z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=
</w:fldData>
              </w:fldChar>
            </w:r>
            <w:r w:rsidR="00E747CC">
              <w:instrText xml:space="preserve"> ADDIN REFMGR.CITE </w:instrText>
            </w:r>
            <w:r w:rsidR="00E747CC">
              <w:fldChar w:fldCharType="begin">
                <w:fldData xml:space="preserve">PFJlZm1hbj48Q2l0ZT48QXV0aG9yPkZpZWxkLUNvcmJldHQ8L0F1dGhvcj48WWVhcj4yMDA5PC9Z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=
</w:fldData>
              </w:fldChar>
            </w:r>
            <w:r w:rsidR="00E747CC">
              <w:instrText xml:space="preserve"> ADDIN EN.CITE.DATA </w:instrText>
            </w:r>
            <w:r w:rsidR="00E747CC">
              <w:fldChar w:fldCharType="end"/>
            </w:r>
            <w:r w:rsidR="00E04DD5" w:rsidRPr="004108BC">
              <w:fldChar w:fldCharType="separate"/>
            </w:r>
            <w:r w:rsidR="00E04DD5" w:rsidRPr="00E04DD5">
              <w:rPr>
                <w:rFonts w:ascii="Arial" w:hAnsi="Arial" w:cs="Arial"/>
                <w:noProof/>
              </w:rPr>
              <w:t>[</w:t>
            </w:r>
            <w:r w:rsidR="00E04DD5">
              <w:rPr>
                <w:noProof/>
              </w:rPr>
              <w:t>43</w:t>
            </w:r>
            <w:r w:rsidR="00E04DD5" w:rsidRPr="00E04DD5">
              <w:rPr>
                <w:rFonts w:ascii="Arial" w:hAnsi="Arial" w:cs="Arial"/>
                <w:noProof/>
              </w:rPr>
              <w:t>]</w:t>
            </w:r>
            <w:r w:rsidR="00E04DD5" w:rsidRPr="004108BC">
              <w:fldChar w:fldCharType="end"/>
            </w:r>
            <w:r w:rsidR="00E04DD5" w:rsidRPr="004108BC">
              <w:t xml:space="preserve"> </w:t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3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jc w:val="center"/>
              <w:rPr>
                <w:bCs w:val="0"/>
                <w:color w:val="000000"/>
              </w:rPr>
            </w:pPr>
            <w:r>
              <w:rPr>
                <w:bCs w:val="0"/>
                <w:color w:val="000000"/>
              </w:rPr>
              <w:t>Endogenous controls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>B2M</w:t>
            </w:r>
          </w:p>
        </w:tc>
        <w:tc>
          <w:tcPr>
            <w:tcW w:w="1563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color w:val="000000"/>
              </w:rPr>
            </w:pPr>
            <w:r w:rsidRPr="004108BC">
              <w:rPr>
                <w:bCs/>
                <w:color w:val="000000"/>
              </w:rPr>
              <w:t>NM_004048</w:t>
            </w:r>
          </w:p>
        </w:tc>
        <w:tc>
          <w:tcPr>
            <w:tcW w:w="410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color w:val="000000"/>
              </w:rPr>
            </w:pPr>
            <w:r>
              <w:rPr>
                <w:bCs/>
                <w:color w:val="000000"/>
              </w:rPr>
              <w:t>Endogenous control</w:t>
            </w:r>
          </w:p>
        </w:tc>
      </w:tr>
      <w:tr w:rsidR="00E04DD5" w:rsidRPr="004108BC" w:rsidTr="00957EDA">
        <w:trPr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</w:rPr>
            </w:pPr>
            <w:r w:rsidRPr="004108BC">
              <w:rPr>
                <w:b w:val="0"/>
              </w:rPr>
              <w:t>GAPDH</w:t>
            </w:r>
          </w:p>
        </w:tc>
        <w:tc>
          <w:tcPr>
            <w:tcW w:w="156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02046</w:t>
            </w:r>
          </w:p>
        </w:tc>
        <w:tc>
          <w:tcPr>
            <w:tcW w:w="410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ndogenous control</w:t>
            </w:r>
          </w:p>
        </w:tc>
      </w:tr>
      <w:tr w:rsidR="00E04DD5" w:rsidRPr="004108BC" w:rsidTr="00957E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9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rPr>
                <w:b w:val="0"/>
                <w:color w:val="000000"/>
              </w:rPr>
            </w:pPr>
            <w:r w:rsidRPr="004108BC">
              <w:rPr>
                <w:b w:val="0"/>
                <w:color w:val="000000"/>
              </w:rPr>
              <w:t>RPL13A</w:t>
            </w:r>
          </w:p>
        </w:tc>
        <w:tc>
          <w:tcPr>
            <w:tcW w:w="1563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 w:rsidRPr="004108BC">
              <w:rPr>
                <w:color w:val="000000"/>
              </w:rPr>
              <w:t>NM_012423</w:t>
            </w:r>
          </w:p>
        </w:tc>
        <w:tc>
          <w:tcPr>
            <w:tcW w:w="410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</w:tcPr>
          <w:p w:rsidR="00E04DD5" w:rsidRPr="004108BC" w:rsidRDefault="00E04DD5" w:rsidP="001D35D7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108BC">
              <w:t>Endogenous control</w:t>
            </w:r>
          </w:p>
        </w:tc>
      </w:tr>
    </w:tbl>
    <w:p w:rsidR="00324C88" w:rsidRDefault="00324C88" w:rsidP="00E04DD5">
      <w:pPr>
        <w:pStyle w:val="BJ-BodyText-Indent"/>
        <w:spacing w:line="276" w:lineRule="auto"/>
        <w:ind w:firstLine="0"/>
        <w:rPr>
          <w:b/>
          <w:sz w:val="24"/>
          <w:szCs w:val="24"/>
        </w:rPr>
      </w:pPr>
    </w:p>
    <w:p w:rsidR="00324C88" w:rsidRDefault="00324C88" w:rsidP="00E04DD5">
      <w:pPr>
        <w:pStyle w:val="BJ-BodyText-Indent"/>
        <w:spacing w:line="276" w:lineRule="auto"/>
        <w:ind w:firstLine="0"/>
        <w:rPr>
          <w:b/>
          <w:sz w:val="24"/>
          <w:szCs w:val="24"/>
        </w:rPr>
      </w:pPr>
    </w:p>
    <w:p w:rsidR="00324C88" w:rsidRDefault="00324C88" w:rsidP="00E04DD5">
      <w:pPr>
        <w:pStyle w:val="BJ-BodyText-Indent"/>
        <w:spacing w:line="276" w:lineRule="auto"/>
        <w:ind w:firstLine="0"/>
        <w:rPr>
          <w:b/>
          <w:sz w:val="24"/>
          <w:szCs w:val="24"/>
        </w:rPr>
      </w:pPr>
    </w:p>
    <w:p w:rsidR="00324C88" w:rsidRDefault="00324C88" w:rsidP="00E04DD5">
      <w:pPr>
        <w:pStyle w:val="BJ-BodyText-Indent"/>
        <w:spacing w:line="276" w:lineRule="auto"/>
        <w:ind w:firstLine="0"/>
        <w:rPr>
          <w:b/>
          <w:sz w:val="24"/>
          <w:szCs w:val="24"/>
        </w:rPr>
      </w:pPr>
    </w:p>
    <w:p w:rsidR="00324C88" w:rsidRDefault="00324C88" w:rsidP="00E04DD5">
      <w:pPr>
        <w:pStyle w:val="BJ-BodyText-Indent"/>
        <w:spacing w:line="276" w:lineRule="auto"/>
        <w:ind w:firstLine="0"/>
        <w:rPr>
          <w:b/>
          <w:sz w:val="24"/>
          <w:szCs w:val="24"/>
        </w:rPr>
      </w:pPr>
    </w:p>
    <w:p w:rsidR="00324C88" w:rsidRDefault="00324C88" w:rsidP="00E04DD5">
      <w:pPr>
        <w:pStyle w:val="BJ-BodyText-Indent"/>
        <w:spacing w:line="276" w:lineRule="auto"/>
        <w:ind w:firstLine="0"/>
        <w:rPr>
          <w:b/>
          <w:sz w:val="24"/>
          <w:szCs w:val="24"/>
        </w:rPr>
      </w:pPr>
    </w:p>
    <w:p w:rsidR="00324C88" w:rsidRDefault="00324C88" w:rsidP="00E04DD5">
      <w:pPr>
        <w:pStyle w:val="BJ-BodyText-Indent"/>
        <w:spacing w:line="276" w:lineRule="auto"/>
        <w:ind w:firstLine="0"/>
        <w:rPr>
          <w:b/>
          <w:sz w:val="24"/>
          <w:szCs w:val="24"/>
        </w:rPr>
      </w:pPr>
    </w:p>
    <w:p w:rsidR="00E04DD5" w:rsidRDefault="00E04DD5" w:rsidP="00E04DD5"/>
    <w:p w:rsidR="00E04DD5" w:rsidRDefault="00E04DD5" w:rsidP="00E04DD5">
      <w:r>
        <w:br w:type="page"/>
      </w:r>
    </w:p>
    <w:p w:rsidR="00E747CC" w:rsidRDefault="00E04DD5" w:rsidP="00E747CC">
      <w:pPr>
        <w:jc w:val="center"/>
        <w:rPr>
          <w:noProof/>
        </w:rPr>
      </w:pPr>
      <w:r>
        <w:lastRenderedPageBreak/>
        <w:fldChar w:fldCharType="begin"/>
      </w:r>
      <w:r>
        <w:instrText xml:space="preserve"> ADDIN REFMGR.REFLIST </w:instrText>
      </w:r>
      <w:r>
        <w:fldChar w:fldCharType="separate"/>
      </w:r>
      <w:r w:rsidR="00E747CC">
        <w:rPr>
          <w:noProof/>
        </w:rPr>
        <w:t>Supplementary References</w:t>
      </w:r>
    </w:p>
    <w:p w:rsidR="00E747CC" w:rsidRDefault="00E747CC" w:rsidP="00E747CC">
      <w:pPr>
        <w:jc w:val="center"/>
        <w:rPr>
          <w:noProof/>
        </w:rPr>
      </w:pP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 Pfister O, Oikonomopoulos A, Sereti KI, Sohn RL, Cullen D et al. (2008) Role of the ATP-binding cassette transporter Abcg2 in the phenotype and function of cardiac side population cells. Circ Res 103: 825-835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 Povsic TJ, Zavodni KL, Kelly FL, Zhu S, Goldschmidt-Clermont PJ et al. (2007) Circulating progenitor cells can be reliably identified on the basis of aldehyde dehydrogenase activity. J Am Coll Cardiol 50: 2243-2248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 Orlic D, Kajstura J, Chimenti S, Jakoniuk I, Anderson SM et al. (2001) Bone marrow cells regenerate infarcted myocardium. Nature 410: 701-705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4 Salven P, Mustjoki S, Alitalo R, Alitalo K, Rafii S (2003) VEGFR-3 and CD133 identify a population of CD34+ lymphatic/vascular endothelial precursor cells</w:t>
      </w:r>
      <w:r w:rsidR="002753EC">
        <w:rPr>
          <w:noProof/>
        </w:rPr>
        <w:t xml:space="preserve">. </w:t>
      </w:r>
      <w:r>
        <w:rPr>
          <w:noProof/>
        </w:rPr>
        <w:t>Blood 101: 168-172. 1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5 Mackie AR, Losordo DW (2011) CD34-positive stem cells: in the treatment of heart and vascular disease in human beings. Tex Heart Inst J 38: 474-485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6 Kopher RA, Penchev VR, Islam MS, Hill KL, Khosla S et al. (2010) Human embryonic stem cell-derived CD34+ cells function as MSC progenitor cells</w:t>
      </w:r>
      <w:r w:rsidR="002753EC">
        <w:rPr>
          <w:noProof/>
        </w:rPr>
        <w:t xml:space="preserve">. </w:t>
      </w:r>
      <w:r>
        <w:rPr>
          <w:noProof/>
        </w:rPr>
        <w:t>Bone 47: 718-728. S8756-3282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7 De FF, Tirino V, Desiderio V, Ferraro G, D'Andrea F et al. (2009) Human CD34/CD90 ASCs are capable of growing as sphere clusters, producing high levels of VEGF and forming capillaries</w:t>
      </w:r>
      <w:r w:rsidR="002753EC">
        <w:rPr>
          <w:noProof/>
        </w:rPr>
        <w:t>. PLoS One 4: e6537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 xml:space="preserve">8 Penn MS (2009) Importance of the SDF-1:CXCR4 axis in myocardial </w:t>
      </w:r>
      <w:r w:rsidR="002753EC">
        <w:rPr>
          <w:noProof/>
        </w:rPr>
        <w:t>repair. Circ Res 104: 1133-1135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9 Beguin PC, El-Helou V, Assimakopoulos J, Clement R, Gosselin H et al. (2009) The phenotype and potential origin of nestin+ cardiac myocyte-like cells following infarction</w:t>
      </w:r>
      <w:r w:rsidR="002753EC">
        <w:rPr>
          <w:noProof/>
        </w:rPr>
        <w:t>. J Appl Physiol 107: 1241-1248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0 Rasini V, Dominici M, Kluba T, Siegel G, Lusenti G et al. (2013) Mesenchymal stromal/stem cells markers in the human bone marrow</w:t>
      </w:r>
      <w:r w:rsidR="002753EC">
        <w:rPr>
          <w:noProof/>
        </w:rPr>
        <w:t xml:space="preserve">. </w:t>
      </w:r>
      <w:r>
        <w:rPr>
          <w:noProof/>
        </w:rPr>
        <w:t>Cytotherapy</w:t>
      </w:r>
      <w:r w:rsidR="00EF4AA1">
        <w:rPr>
          <w:noProof/>
        </w:rPr>
        <w:t xml:space="preserve"> 15: 292-306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1 Suzuki S, Namiki J, Shibata S, Mastuzaki Y, Okano H (2010) The neural stem/progenitor cell marker nestin is expressed in proliferative endothelial cells, but not in mature vasculature. J Histochem Cytochem 58: 721-730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2 Dontu G, Jackson KW, McNicholas E, Kawamura MJ, Abdallah WM et al. (2004) Role of Notch signaling in cell-fate determination of human mammary stem/progenitor cells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 xml:space="preserve">8. Breast Cancer Res 6: </w:t>
      </w:r>
      <w:r w:rsidR="00EF4AA1">
        <w:rPr>
          <w:noProof/>
        </w:rPr>
        <w:t>R605-R615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3 Ratajczak MZ, Zuba-Surma EK, Machalinski B, Ratajczak J, Kucia M (2008) Very small embryonic-like (VSEL) stem cells: purification from adult organs, characterization, and biological significance. Stem Cell Rev 4: 89-99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4 Saito S, Aoki H, Ito A, Ueno S, Wada T et al. (2003) Human alpha2,3-sialyltransferase (ST3Gal II) is a stage-specific embryonic antigen-4 synthase. J Biol Chem 278: 26474-26479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5 Ludin A, Itkin T, Gur-Cohen S, Mildner A, Shezen E et al. (2012) Monocytes-macrophages that express alpha-smooth muscle actin preserve primitive hematopoietic cells in the bone marrow. Nat Immunol 13: 1072-1082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6 Waldenstrom A, Genneback N, Hellman U, Ronquist G (2012) Cardiomyocyte microvesicles contain DNA/RNA and convey biological messages to t</w:t>
      </w:r>
      <w:r w:rsidR="00EF4AA1">
        <w:rPr>
          <w:noProof/>
        </w:rPr>
        <w:t>arget cells. PLoS One 7: e34653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7 Peichev M, Naiyer AJ, Pereira D, Zhu Z, Lane WJ et al. (2000) Expression of VEGFR-2 and AC133 by circulating human CD34(+) cells identifies a population of functional endothelial precursors</w:t>
      </w:r>
      <w:r w:rsidR="00EF4AA1">
        <w:rPr>
          <w:noProof/>
        </w:rPr>
        <w:t xml:space="preserve">. </w:t>
      </w:r>
      <w:r>
        <w:rPr>
          <w:noProof/>
        </w:rPr>
        <w:t>Blood 95: 952-958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8 Long X, Slivano OJ, Cowan SL, Georger MA, Lee TH et al. (2011) Smooth muscle calponin: an unconventional CArG-dependent gene that antagonizes neointimal formation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2. Arterioscler</w:t>
      </w:r>
      <w:r w:rsidR="00EF4AA1">
        <w:rPr>
          <w:noProof/>
        </w:rPr>
        <w:t xml:space="preserve"> Thromb Vasc Biol 31: 2172-2180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19 Bucala R, Spiegel LA, Chesney J, Hogan M, Cerami A (1994) Circulating fibrocytes define a new leukocyte subpopulation that mediates tissue repair. Mol Med 1: 71-81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0 Hung SC, Pochampally RR, Hsu SC, Sanchez C, Chen SC et al. (2007) Short-term exposure of multipotent stromal cells to low oxygen increases their expression of CX3CR1 and CXCR4 and their engraftment in vivo</w:t>
      </w:r>
      <w:r w:rsidR="00EF4AA1">
        <w:rPr>
          <w:noProof/>
        </w:rPr>
        <w:t>. PLoS One 2: e416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1 Radu A, Pichon C, Camparo P, Antoine M, Allory Y et al. (2010) Expression of follicle-stimulating hormone receptor in tumor blood vesse</w:t>
      </w:r>
      <w:r w:rsidR="00EF4AA1">
        <w:rPr>
          <w:noProof/>
        </w:rPr>
        <w:t>ls. N Engl J Med 363: 1621-1630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2 Asahara T, Isner JM (2002) Endothelial progenitor cells for vascular regeneration. J Hematother Stem Cell Res 11: 171-178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3 Ng SL, Narayanan K, Gao S, Wan AC (2011) Lineage restricted progenitors for the repopulation of decellularized heart</w:t>
      </w:r>
      <w:r w:rsidR="00EF4AA1">
        <w:rPr>
          <w:noProof/>
        </w:rPr>
        <w:t xml:space="preserve">. </w:t>
      </w:r>
      <w:r>
        <w:rPr>
          <w:noProof/>
        </w:rPr>
        <w:t>Biomaterials 32: 7571-7580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4 Duda DG, Fukumura D, Jain RK (2004) Role of eNOS in neovascularization: NO for endothelial progenitor cells. Trends Mol Med 10: 143-145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5 Sawamura T, Kakino A, Fujita Y (2012) LOX-1: a multiligand receptor at the crossroads of response to danger signals</w:t>
      </w:r>
      <w:r w:rsidR="00EF4AA1">
        <w:rPr>
          <w:noProof/>
        </w:rPr>
        <w:t xml:space="preserve">. </w:t>
      </w:r>
      <w:r>
        <w:rPr>
          <w:noProof/>
        </w:rPr>
        <w:t>Curr Opin Lipidol 23: 439-445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6 Liang SX, Khachigian LM, Ahmadi Z, Yang M, Liu S et al. (2011) In vitro and in vivo proliferation, differentiation and migration of cardiac endothelial progenitor cells (SCA1+/CD31+ side-population cells)</w:t>
      </w:r>
      <w:r w:rsidR="00EF4AA1">
        <w:rPr>
          <w:noProof/>
        </w:rPr>
        <w:t xml:space="preserve">. </w:t>
      </w:r>
      <w:r>
        <w:rPr>
          <w:noProof/>
        </w:rPr>
        <w:t>J Thromb Haemost 9: 1628-1637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7 Lewis CE, De PM, Naldini L (2007) Tie2-expressing monocytes and tumor angiogenesis: regulation by hypoxia and angiopoietin-2. Cancer Res 67: 8429-8432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8 Langer HF, der Ruhr JW, Daub K, Schoenberger T, Stellos K et al. (2010) Capture of endothelial progenitor cells by a bispecific protein/monoclonal antibody molecule induces reendothelialization of vascular lesions. J Mol Med 88: 687-699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29 Xu X, Liu C, Xu Z, Tzan K, Wang A et al. (2012) Altered adipocyte progenitor population and adipose-related gene profile in adipose tissue by long-term high-fat diet in mice</w:t>
      </w:r>
      <w:r w:rsidR="00EF4AA1">
        <w:rPr>
          <w:noProof/>
        </w:rPr>
        <w:t>. Life Sci 90: 1001-1009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0 Nava S, Westgren M, Jaksch M, Tibell A, Broome U et al. (2005) Characterization of cells in the developing human liver. Differentiation 73: 249-260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1 Heinemann DE, Siggelkow H, Ponce LM, Viereck V, Wiese KG et al. (2000) Alkaline phosphatase expression during monocyte differentiation. Overlapping markers as a link between monocytic cells, dendritic cells, osteoclasts and osteoblasts</w:t>
      </w:r>
      <w:r w:rsidR="00EF4AA1">
        <w:rPr>
          <w:noProof/>
        </w:rPr>
        <w:t xml:space="preserve">. </w:t>
      </w:r>
      <w:r>
        <w:rPr>
          <w:noProof/>
        </w:rPr>
        <w:t>Immunobiology 202: 68-81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2 Gossl M, Modder UI, Atkinson EJ, Lerman A, Khosla S (2008) Osteocalcin expression by circulating endothelial progenitor cells in patients with coronary atherosclerosis. J Am Coll Cardiol 52: 1314-1325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3 Zhang R, Yang H, Li M, Yao Q, Chen C (2005) Acceleration of endothelial-like cell differentiation from CD14+ monocytes in vitro</w:t>
      </w:r>
      <w:r w:rsidR="00EF4AA1">
        <w:rPr>
          <w:noProof/>
        </w:rPr>
        <w:t xml:space="preserve">. </w:t>
      </w:r>
      <w:r>
        <w:rPr>
          <w:noProof/>
        </w:rPr>
        <w:t>Exp Hematol 33: 1554-1563</w:t>
      </w:r>
      <w:r w:rsidR="00EF4AA1"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4 Fischer A, de Saint BG, Le DF (2005) CD3 deficiencies</w:t>
      </w:r>
      <w:r w:rsidR="00EF4AA1">
        <w:rPr>
          <w:noProof/>
        </w:rPr>
        <w:t xml:space="preserve">. </w:t>
      </w:r>
      <w:r>
        <w:rPr>
          <w:noProof/>
        </w:rPr>
        <w:t xml:space="preserve">Curr Opin </w:t>
      </w:r>
      <w:r w:rsidR="00EF4AA1">
        <w:rPr>
          <w:noProof/>
        </w:rPr>
        <w:t>Allergy Clin Immunol 5: 491-495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5 Case J, Mead LE, Bessler WK, Prater D, White HA et al. (2007) Human CD34+AC133+VEGFR-2+ cells are not endothelial progenitor cells but distinct, primitive hematopoietic progenitors. Exp Hematol 35: 1109-1118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6 Krenning G, Dankers PY, Jovanovic D, van Luyn MJ, Harmsen MC (2007) Efficient differentiation of CD14+ monocytic cells into endothelial cells on degradable biomaterials</w:t>
      </w:r>
      <w:r w:rsidR="00EF4AA1">
        <w:rPr>
          <w:noProof/>
        </w:rPr>
        <w:t xml:space="preserve">. </w:t>
      </w:r>
      <w:r>
        <w:rPr>
          <w:noProof/>
        </w:rPr>
        <w:t xml:space="preserve"> Biomaterials 28: 1470-1479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7 Chu PG, Arber DA (2001) CD79: a review</w:t>
      </w:r>
      <w:r w:rsidR="00EF4AA1">
        <w:rPr>
          <w:noProof/>
        </w:rPr>
        <w:t xml:space="preserve">. </w:t>
      </w:r>
      <w:r>
        <w:rPr>
          <w:noProof/>
        </w:rPr>
        <w:t>Appl Immunohistochem Mol Morphol 9: 97-106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8 Oliva D, Cali L, Feo S, Giallongo A (1991) Complete structure of the human gene encoding neuron-specific enolase</w:t>
      </w:r>
      <w:r w:rsidR="00EF4AA1">
        <w:rPr>
          <w:noProof/>
        </w:rPr>
        <w:t>. Genomics 10: 157-165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39 Larson RS, Springer TA (1990) Structure and function of leukocyte integrins</w:t>
      </w:r>
      <w:r w:rsidR="00EF4AA1">
        <w:rPr>
          <w:noProof/>
        </w:rPr>
        <w:t xml:space="preserve">. </w:t>
      </w:r>
      <w:r>
        <w:rPr>
          <w:noProof/>
        </w:rPr>
        <w:t>Immunol Rev 114: 181-217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40 Medina A, Brown E, Carr N, Ghahary A (2009) Circulating monocytes have the capacity to be transdifferentiated into keratinocyte-like cells. Wound Repair Regen 17: 268-277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41 Popescu IR, Nicaise C, Liu S, Bisch G, Knippenberg S et al. (2013) Neural Progenitors Derived From Human Induced Pluripotent Stem Cells Survive and Differentiate Upon Transplantation Into a Rat Model of Amyotrophic Lateral Sclerosis</w:t>
      </w:r>
      <w:r w:rsidR="00EF4AA1">
        <w:rPr>
          <w:noProof/>
        </w:rPr>
        <w:t xml:space="preserve">. </w:t>
      </w:r>
      <w:r w:rsidR="00071042">
        <w:rPr>
          <w:noProof/>
        </w:rPr>
        <w:t>Stem Cells Transl Med 2: 167-174</w:t>
      </w:r>
      <w:r>
        <w:rPr>
          <w:noProof/>
        </w:rPr>
        <w:t>.</w:t>
      </w:r>
    </w:p>
    <w:p w:rsidR="00E747CC" w:rsidRDefault="00E747CC" w:rsidP="00071042">
      <w:pPr>
        <w:spacing w:after="240"/>
        <w:jc w:val="both"/>
        <w:rPr>
          <w:noProof/>
        </w:rPr>
      </w:pPr>
      <w:r>
        <w:rPr>
          <w:noProof/>
        </w:rPr>
        <w:t>42 Vlasova II, Feng WH, Goff JP, Giorgianni A, Do D et al. (2011) Myeloperoxidase-dependent oxidation of etoposide in human myeloid progenitor CD34+ cells</w:t>
      </w:r>
      <w:r w:rsidR="00071042">
        <w:rPr>
          <w:noProof/>
        </w:rPr>
        <w:t>. Mol Pharmacol 79: 479-487</w:t>
      </w:r>
      <w:r>
        <w:rPr>
          <w:noProof/>
        </w:rPr>
        <w:t>.</w:t>
      </w:r>
    </w:p>
    <w:p w:rsidR="005866B7" w:rsidRDefault="00E747CC" w:rsidP="00071042">
      <w:pPr>
        <w:spacing w:after="240"/>
        <w:jc w:val="both"/>
      </w:pPr>
      <w:r>
        <w:rPr>
          <w:noProof/>
        </w:rPr>
        <w:t>43 Field-Corbett C, English K, O'Dea S (2009) Regulation of surfactant protein B gene expression in bone marrow-derived cells</w:t>
      </w:r>
      <w:r w:rsidR="00071042">
        <w:rPr>
          <w:noProof/>
        </w:rPr>
        <w:t xml:space="preserve">. </w:t>
      </w:r>
      <w:r>
        <w:rPr>
          <w:noProof/>
        </w:rPr>
        <w:t>Stem</w:t>
      </w:r>
      <w:r w:rsidR="00071042">
        <w:rPr>
          <w:noProof/>
        </w:rPr>
        <w:t xml:space="preserve"> Cells 27: 662-669</w:t>
      </w:r>
      <w:r>
        <w:rPr>
          <w:noProof/>
        </w:rPr>
        <w:t>.</w:t>
      </w:r>
      <w:r w:rsidR="00E04DD5">
        <w:fldChar w:fldCharType="end"/>
      </w:r>
    </w:p>
    <w:sectPr w:rsidR="005866B7" w:rsidSect="00324C88">
      <w:pgSz w:w="12240" w:h="15840"/>
      <w:pgMar w:top="720" w:right="1440" w:bottom="72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Times New Roman&lt;/FontName&gt;&lt;FontSize&gt;12&lt;/FontSize&gt;&lt;ReflistTitle&gt;Supplementary References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repairome&lt;/item&gt;&lt;/Libraries&gt;&lt;/ENLibraries&gt;"/>
  </w:docVars>
  <w:rsids>
    <w:rsidRoot w:val="00E04DD5"/>
    <w:rsid w:val="0000214B"/>
    <w:rsid w:val="0000388A"/>
    <w:rsid w:val="000123D9"/>
    <w:rsid w:val="00015315"/>
    <w:rsid w:val="0001762D"/>
    <w:rsid w:val="0002791E"/>
    <w:rsid w:val="00041222"/>
    <w:rsid w:val="000427CD"/>
    <w:rsid w:val="00053C0E"/>
    <w:rsid w:val="00055312"/>
    <w:rsid w:val="00056B6D"/>
    <w:rsid w:val="00071042"/>
    <w:rsid w:val="00081C18"/>
    <w:rsid w:val="00087DB7"/>
    <w:rsid w:val="00091633"/>
    <w:rsid w:val="00096967"/>
    <w:rsid w:val="00096DEA"/>
    <w:rsid w:val="000A02AF"/>
    <w:rsid w:val="000A1123"/>
    <w:rsid w:val="000B478C"/>
    <w:rsid w:val="000C1CD3"/>
    <w:rsid w:val="000C3AA8"/>
    <w:rsid w:val="000C48F2"/>
    <w:rsid w:val="000D1808"/>
    <w:rsid w:val="000D721D"/>
    <w:rsid w:val="000E1F84"/>
    <w:rsid w:val="000F0C52"/>
    <w:rsid w:val="000F32C5"/>
    <w:rsid w:val="000F4A76"/>
    <w:rsid w:val="000F6DD9"/>
    <w:rsid w:val="0012057A"/>
    <w:rsid w:val="00126868"/>
    <w:rsid w:val="00134935"/>
    <w:rsid w:val="00136D66"/>
    <w:rsid w:val="0015332F"/>
    <w:rsid w:val="00153895"/>
    <w:rsid w:val="00155FC5"/>
    <w:rsid w:val="00166F5F"/>
    <w:rsid w:val="0018113D"/>
    <w:rsid w:val="00184739"/>
    <w:rsid w:val="00184A80"/>
    <w:rsid w:val="001852E2"/>
    <w:rsid w:val="00190BFC"/>
    <w:rsid w:val="001910A7"/>
    <w:rsid w:val="00194CB9"/>
    <w:rsid w:val="001965DA"/>
    <w:rsid w:val="00196F06"/>
    <w:rsid w:val="001A01B3"/>
    <w:rsid w:val="001A1736"/>
    <w:rsid w:val="001A48E7"/>
    <w:rsid w:val="001A5178"/>
    <w:rsid w:val="001B6462"/>
    <w:rsid w:val="001C3351"/>
    <w:rsid w:val="001D35D7"/>
    <w:rsid w:val="001D54A0"/>
    <w:rsid w:val="001E099D"/>
    <w:rsid w:val="001E1702"/>
    <w:rsid w:val="001E2EBC"/>
    <w:rsid w:val="001E77C0"/>
    <w:rsid w:val="001F56EC"/>
    <w:rsid w:val="00200147"/>
    <w:rsid w:val="00207BF1"/>
    <w:rsid w:val="002118EB"/>
    <w:rsid w:val="002156C5"/>
    <w:rsid w:val="00217B38"/>
    <w:rsid w:val="00226B37"/>
    <w:rsid w:val="00230589"/>
    <w:rsid w:val="00233A62"/>
    <w:rsid w:val="00247779"/>
    <w:rsid w:val="002514AA"/>
    <w:rsid w:val="00271FB1"/>
    <w:rsid w:val="002753EC"/>
    <w:rsid w:val="00275D5E"/>
    <w:rsid w:val="0028269C"/>
    <w:rsid w:val="00283529"/>
    <w:rsid w:val="002854AB"/>
    <w:rsid w:val="00285AD4"/>
    <w:rsid w:val="002876B6"/>
    <w:rsid w:val="00290C36"/>
    <w:rsid w:val="00291973"/>
    <w:rsid w:val="002A3229"/>
    <w:rsid w:val="002A4AB1"/>
    <w:rsid w:val="002B0A17"/>
    <w:rsid w:val="002D20BC"/>
    <w:rsid w:val="002D5B70"/>
    <w:rsid w:val="002F5ECB"/>
    <w:rsid w:val="00303E07"/>
    <w:rsid w:val="003218DE"/>
    <w:rsid w:val="00323976"/>
    <w:rsid w:val="003248C3"/>
    <w:rsid w:val="00324C88"/>
    <w:rsid w:val="00327194"/>
    <w:rsid w:val="003319F3"/>
    <w:rsid w:val="003359AA"/>
    <w:rsid w:val="00336A16"/>
    <w:rsid w:val="0035764B"/>
    <w:rsid w:val="00372B02"/>
    <w:rsid w:val="003831B3"/>
    <w:rsid w:val="0038333E"/>
    <w:rsid w:val="00387898"/>
    <w:rsid w:val="003A1BFE"/>
    <w:rsid w:val="003A3596"/>
    <w:rsid w:val="003B18F2"/>
    <w:rsid w:val="003B2283"/>
    <w:rsid w:val="003B2E38"/>
    <w:rsid w:val="003B4DA6"/>
    <w:rsid w:val="003D1B9E"/>
    <w:rsid w:val="003D4D50"/>
    <w:rsid w:val="003D4E17"/>
    <w:rsid w:val="003D58B9"/>
    <w:rsid w:val="003E217E"/>
    <w:rsid w:val="003E501A"/>
    <w:rsid w:val="00404903"/>
    <w:rsid w:val="00407D8E"/>
    <w:rsid w:val="004156A5"/>
    <w:rsid w:val="00425A07"/>
    <w:rsid w:val="00425F46"/>
    <w:rsid w:val="004341DF"/>
    <w:rsid w:val="00434943"/>
    <w:rsid w:val="00454909"/>
    <w:rsid w:val="00455CB7"/>
    <w:rsid w:val="00461055"/>
    <w:rsid w:val="004953FA"/>
    <w:rsid w:val="004A0146"/>
    <w:rsid w:val="004B130B"/>
    <w:rsid w:val="004C0EEE"/>
    <w:rsid w:val="004C2C12"/>
    <w:rsid w:val="004C4E75"/>
    <w:rsid w:val="004C5A0D"/>
    <w:rsid w:val="004D590B"/>
    <w:rsid w:val="004D5EE9"/>
    <w:rsid w:val="004E2BD9"/>
    <w:rsid w:val="004E34CF"/>
    <w:rsid w:val="004E5454"/>
    <w:rsid w:val="004F5595"/>
    <w:rsid w:val="0050299E"/>
    <w:rsid w:val="005165D2"/>
    <w:rsid w:val="00522E16"/>
    <w:rsid w:val="00530167"/>
    <w:rsid w:val="0055133C"/>
    <w:rsid w:val="005524B9"/>
    <w:rsid w:val="00556946"/>
    <w:rsid w:val="00557863"/>
    <w:rsid w:val="005805B7"/>
    <w:rsid w:val="0058277D"/>
    <w:rsid w:val="0058331E"/>
    <w:rsid w:val="005866B7"/>
    <w:rsid w:val="0059654C"/>
    <w:rsid w:val="005A4169"/>
    <w:rsid w:val="005A4716"/>
    <w:rsid w:val="005C1A68"/>
    <w:rsid w:val="005C2515"/>
    <w:rsid w:val="005D6AFD"/>
    <w:rsid w:val="005E0DB0"/>
    <w:rsid w:val="005F2902"/>
    <w:rsid w:val="005F6E2A"/>
    <w:rsid w:val="00603C07"/>
    <w:rsid w:val="00606785"/>
    <w:rsid w:val="00622004"/>
    <w:rsid w:val="006221D5"/>
    <w:rsid w:val="0063108A"/>
    <w:rsid w:val="00632E8F"/>
    <w:rsid w:val="006440AA"/>
    <w:rsid w:val="00646792"/>
    <w:rsid w:val="00653C75"/>
    <w:rsid w:val="0066434F"/>
    <w:rsid w:val="006807FB"/>
    <w:rsid w:val="00685493"/>
    <w:rsid w:val="006905D3"/>
    <w:rsid w:val="0069288A"/>
    <w:rsid w:val="006A5B92"/>
    <w:rsid w:val="006C0C87"/>
    <w:rsid w:val="006C0E3E"/>
    <w:rsid w:val="006C4D96"/>
    <w:rsid w:val="006C6001"/>
    <w:rsid w:val="006E030C"/>
    <w:rsid w:val="006E0614"/>
    <w:rsid w:val="006E069C"/>
    <w:rsid w:val="006E0853"/>
    <w:rsid w:val="006E6026"/>
    <w:rsid w:val="00703063"/>
    <w:rsid w:val="007129FD"/>
    <w:rsid w:val="00712F38"/>
    <w:rsid w:val="00714D09"/>
    <w:rsid w:val="007168D1"/>
    <w:rsid w:val="00727682"/>
    <w:rsid w:val="007305BF"/>
    <w:rsid w:val="00735682"/>
    <w:rsid w:val="00735F8B"/>
    <w:rsid w:val="007478F5"/>
    <w:rsid w:val="00750269"/>
    <w:rsid w:val="00757C36"/>
    <w:rsid w:val="00761098"/>
    <w:rsid w:val="00763873"/>
    <w:rsid w:val="00782D5B"/>
    <w:rsid w:val="00784AAA"/>
    <w:rsid w:val="007A1C31"/>
    <w:rsid w:val="007B4CFD"/>
    <w:rsid w:val="007C5C50"/>
    <w:rsid w:val="007D0022"/>
    <w:rsid w:val="007D742E"/>
    <w:rsid w:val="007E10A3"/>
    <w:rsid w:val="007E3F38"/>
    <w:rsid w:val="007E7DF8"/>
    <w:rsid w:val="007F2E17"/>
    <w:rsid w:val="007F7A28"/>
    <w:rsid w:val="0080064E"/>
    <w:rsid w:val="008103BD"/>
    <w:rsid w:val="00810FDB"/>
    <w:rsid w:val="008201EC"/>
    <w:rsid w:val="00822379"/>
    <w:rsid w:val="008226A3"/>
    <w:rsid w:val="008359F0"/>
    <w:rsid w:val="00836666"/>
    <w:rsid w:val="008369B7"/>
    <w:rsid w:val="00837511"/>
    <w:rsid w:val="00855350"/>
    <w:rsid w:val="008571CA"/>
    <w:rsid w:val="00860016"/>
    <w:rsid w:val="00872615"/>
    <w:rsid w:val="00880CCE"/>
    <w:rsid w:val="00883C8C"/>
    <w:rsid w:val="008855CC"/>
    <w:rsid w:val="008A284F"/>
    <w:rsid w:val="008A39E5"/>
    <w:rsid w:val="008A4CE5"/>
    <w:rsid w:val="008A5EE4"/>
    <w:rsid w:val="008A691C"/>
    <w:rsid w:val="008C3F15"/>
    <w:rsid w:val="008C4C9B"/>
    <w:rsid w:val="008D1C3D"/>
    <w:rsid w:val="008D54D8"/>
    <w:rsid w:val="008D7190"/>
    <w:rsid w:val="008E1C66"/>
    <w:rsid w:val="008E25E9"/>
    <w:rsid w:val="008E2AD5"/>
    <w:rsid w:val="008F031C"/>
    <w:rsid w:val="008F063C"/>
    <w:rsid w:val="008F1772"/>
    <w:rsid w:val="008F30A0"/>
    <w:rsid w:val="008F78DE"/>
    <w:rsid w:val="00911E6A"/>
    <w:rsid w:val="009135A1"/>
    <w:rsid w:val="00917ACD"/>
    <w:rsid w:val="00924B06"/>
    <w:rsid w:val="009278EE"/>
    <w:rsid w:val="00934B41"/>
    <w:rsid w:val="00940BFE"/>
    <w:rsid w:val="009427B5"/>
    <w:rsid w:val="009465C0"/>
    <w:rsid w:val="00946B29"/>
    <w:rsid w:val="009508A2"/>
    <w:rsid w:val="00957EDA"/>
    <w:rsid w:val="00962C0F"/>
    <w:rsid w:val="009634B7"/>
    <w:rsid w:val="00972473"/>
    <w:rsid w:val="009867B7"/>
    <w:rsid w:val="009C0079"/>
    <w:rsid w:val="009C4433"/>
    <w:rsid w:val="009C76A9"/>
    <w:rsid w:val="009D49E7"/>
    <w:rsid w:val="009E3E62"/>
    <w:rsid w:val="009F37C0"/>
    <w:rsid w:val="009F6708"/>
    <w:rsid w:val="00A00B8F"/>
    <w:rsid w:val="00A031D6"/>
    <w:rsid w:val="00A10CAA"/>
    <w:rsid w:val="00A15886"/>
    <w:rsid w:val="00A2556B"/>
    <w:rsid w:val="00A271AE"/>
    <w:rsid w:val="00A35DEF"/>
    <w:rsid w:val="00A360D2"/>
    <w:rsid w:val="00A36B95"/>
    <w:rsid w:val="00A412C4"/>
    <w:rsid w:val="00A51EA9"/>
    <w:rsid w:val="00A53888"/>
    <w:rsid w:val="00A604AF"/>
    <w:rsid w:val="00A7266A"/>
    <w:rsid w:val="00A81F7F"/>
    <w:rsid w:val="00AA2343"/>
    <w:rsid w:val="00AA4AC8"/>
    <w:rsid w:val="00AA5511"/>
    <w:rsid w:val="00AB3284"/>
    <w:rsid w:val="00AC4932"/>
    <w:rsid w:val="00AC4F14"/>
    <w:rsid w:val="00AD25E8"/>
    <w:rsid w:val="00AE1CAD"/>
    <w:rsid w:val="00AE688E"/>
    <w:rsid w:val="00AF0142"/>
    <w:rsid w:val="00B04261"/>
    <w:rsid w:val="00B13E4A"/>
    <w:rsid w:val="00B15B51"/>
    <w:rsid w:val="00B16DC2"/>
    <w:rsid w:val="00B20290"/>
    <w:rsid w:val="00B22E8A"/>
    <w:rsid w:val="00B254BD"/>
    <w:rsid w:val="00B27FAD"/>
    <w:rsid w:val="00B35884"/>
    <w:rsid w:val="00B44452"/>
    <w:rsid w:val="00B758C6"/>
    <w:rsid w:val="00B76180"/>
    <w:rsid w:val="00B82EC1"/>
    <w:rsid w:val="00B8418F"/>
    <w:rsid w:val="00B85EC8"/>
    <w:rsid w:val="00BA0959"/>
    <w:rsid w:val="00BA290E"/>
    <w:rsid w:val="00BA33FA"/>
    <w:rsid w:val="00BB230C"/>
    <w:rsid w:val="00BB41E5"/>
    <w:rsid w:val="00BC15C2"/>
    <w:rsid w:val="00BC2A68"/>
    <w:rsid w:val="00BE0D1F"/>
    <w:rsid w:val="00BE26CC"/>
    <w:rsid w:val="00BF77DF"/>
    <w:rsid w:val="00C100AC"/>
    <w:rsid w:val="00C15AFE"/>
    <w:rsid w:val="00C166F8"/>
    <w:rsid w:val="00C3139D"/>
    <w:rsid w:val="00C360D7"/>
    <w:rsid w:val="00C57DF6"/>
    <w:rsid w:val="00C630B0"/>
    <w:rsid w:val="00C66C7B"/>
    <w:rsid w:val="00C67D31"/>
    <w:rsid w:val="00C70A9E"/>
    <w:rsid w:val="00C72556"/>
    <w:rsid w:val="00C75512"/>
    <w:rsid w:val="00C93C41"/>
    <w:rsid w:val="00CA4EB5"/>
    <w:rsid w:val="00CB1356"/>
    <w:rsid w:val="00CB4D4B"/>
    <w:rsid w:val="00CB7388"/>
    <w:rsid w:val="00CC01D7"/>
    <w:rsid w:val="00CC7B38"/>
    <w:rsid w:val="00CD5C95"/>
    <w:rsid w:val="00CE356F"/>
    <w:rsid w:val="00CF2491"/>
    <w:rsid w:val="00CF72BE"/>
    <w:rsid w:val="00D00301"/>
    <w:rsid w:val="00D00802"/>
    <w:rsid w:val="00D1065E"/>
    <w:rsid w:val="00D15E19"/>
    <w:rsid w:val="00D20E7C"/>
    <w:rsid w:val="00D322F4"/>
    <w:rsid w:val="00D33C57"/>
    <w:rsid w:val="00D35751"/>
    <w:rsid w:val="00D370A7"/>
    <w:rsid w:val="00D41E38"/>
    <w:rsid w:val="00D46DB6"/>
    <w:rsid w:val="00D51FEA"/>
    <w:rsid w:val="00D56EF2"/>
    <w:rsid w:val="00D73EE4"/>
    <w:rsid w:val="00D83B10"/>
    <w:rsid w:val="00D94D79"/>
    <w:rsid w:val="00DB06FD"/>
    <w:rsid w:val="00DB79F6"/>
    <w:rsid w:val="00DC5487"/>
    <w:rsid w:val="00DC7FB6"/>
    <w:rsid w:val="00DD1BB4"/>
    <w:rsid w:val="00DD2A02"/>
    <w:rsid w:val="00DF09E2"/>
    <w:rsid w:val="00DF6ED4"/>
    <w:rsid w:val="00E0227D"/>
    <w:rsid w:val="00E04DD5"/>
    <w:rsid w:val="00E0681C"/>
    <w:rsid w:val="00E07014"/>
    <w:rsid w:val="00E20B8C"/>
    <w:rsid w:val="00E2116B"/>
    <w:rsid w:val="00E47568"/>
    <w:rsid w:val="00E5329D"/>
    <w:rsid w:val="00E5512F"/>
    <w:rsid w:val="00E55428"/>
    <w:rsid w:val="00E55FDA"/>
    <w:rsid w:val="00E57745"/>
    <w:rsid w:val="00E61A8C"/>
    <w:rsid w:val="00E64071"/>
    <w:rsid w:val="00E7401C"/>
    <w:rsid w:val="00E747CC"/>
    <w:rsid w:val="00E83017"/>
    <w:rsid w:val="00E917E0"/>
    <w:rsid w:val="00E97CCB"/>
    <w:rsid w:val="00EB3225"/>
    <w:rsid w:val="00EB6564"/>
    <w:rsid w:val="00EB79D5"/>
    <w:rsid w:val="00EC08B1"/>
    <w:rsid w:val="00EC40FF"/>
    <w:rsid w:val="00EC742E"/>
    <w:rsid w:val="00ED049D"/>
    <w:rsid w:val="00ED5902"/>
    <w:rsid w:val="00ED60DD"/>
    <w:rsid w:val="00EE31A0"/>
    <w:rsid w:val="00EE7EFD"/>
    <w:rsid w:val="00EF4AA1"/>
    <w:rsid w:val="00EF5856"/>
    <w:rsid w:val="00F003B0"/>
    <w:rsid w:val="00F03248"/>
    <w:rsid w:val="00F04596"/>
    <w:rsid w:val="00F055C0"/>
    <w:rsid w:val="00F23717"/>
    <w:rsid w:val="00F2737E"/>
    <w:rsid w:val="00F410EC"/>
    <w:rsid w:val="00F438A8"/>
    <w:rsid w:val="00F60A55"/>
    <w:rsid w:val="00F63D13"/>
    <w:rsid w:val="00F678E1"/>
    <w:rsid w:val="00F81BEF"/>
    <w:rsid w:val="00F85D0F"/>
    <w:rsid w:val="00F933BC"/>
    <w:rsid w:val="00FB0D13"/>
    <w:rsid w:val="00FC435C"/>
    <w:rsid w:val="00FC48C5"/>
    <w:rsid w:val="00FC54AD"/>
    <w:rsid w:val="00FD08CD"/>
    <w:rsid w:val="00FD2A24"/>
    <w:rsid w:val="00FD629D"/>
    <w:rsid w:val="00FE50FB"/>
    <w:rsid w:val="00FF124E"/>
    <w:rsid w:val="00FF4DAD"/>
    <w:rsid w:val="00FF7A59"/>
    <w:rsid w:val="00FF7C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4DD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J-BodyText-Indent">
    <w:name w:val="BJ-BodyText-Indent"/>
    <w:rsid w:val="00E04DD5"/>
    <w:pPr>
      <w:spacing w:after="160" w:line="240" w:lineRule="auto"/>
      <w:ind w:firstLine="240"/>
      <w:jc w:val="both"/>
    </w:pPr>
    <w:rPr>
      <w:rFonts w:ascii="Times New Roman" w:eastAsia="Times New Roman" w:hAnsi="Times New Roman" w:cs="Times New Roman"/>
      <w:szCs w:val="20"/>
    </w:rPr>
  </w:style>
  <w:style w:type="table" w:styleId="LightShading">
    <w:name w:val="Light Shading"/>
    <w:basedOn w:val="TableNormal"/>
    <w:uiPriority w:val="60"/>
    <w:rsid w:val="00E04DD5"/>
    <w:pPr>
      <w:spacing w:after="0" w:line="240" w:lineRule="auto"/>
    </w:pPr>
    <w:rPr>
      <w:rFonts w:ascii="Times New Roman" w:eastAsia="Times New Roman" w:hAnsi="Times New Roman" w:cs="Times New Roman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BJ-Authors">
    <w:name w:val="BJ-Authors"/>
    <w:rsid w:val="001D35D7"/>
    <w:pPr>
      <w:spacing w:after="120" w:line="300" w:lineRule="exact"/>
    </w:pPr>
    <w:rPr>
      <w:rFonts w:ascii="Arial" w:eastAsia="Times New Roman" w:hAnsi="Arial" w:cs="Arial"/>
      <w:szCs w:val="24"/>
    </w:rPr>
  </w:style>
  <w:style w:type="paragraph" w:customStyle="1" w:styleId="BJ-Affiliation">
    <w:name w:val="BJ-Affiliation"/>
    <w:rsid w:val="001D35D7"/>
    <w:pPr>
      <w:spacing w:after="360" w:line="220" w:lineRule="exact"/>
    </w:pPr>
    <w:rPr>
      <w:rFonts w:ascii="Arial" w:eastAsia="Times New Roman" w:hAnsi="Arial" w:cs="Arial"/>
      <w:sz w:val="18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4DD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J-BodyText-Indent">
    <w:name w:val="BJ-BodyText-Indent"/>
    <w:rsid w:val="00E04DD5"/>
    <w:pPr>
      <w:spacing w:after="160" w:line="240" w:lineRule="auto"/>
      <w:ind w:firstLine="240"/>
      <w:jc w:val="both"/>
    </w:pPr>
    <w:rPr>
      <w:rFonts w:ascii="Times New Roman" w:eastAsia="Times New Roman" w:hAnsi="Times New Roman" w:cs="Times New Roman"/>
      <w:szCs w:val="20"/>
    </w:rPr>
  </w:style>
  <w:style w:type="table" w:styleId="LightShading">
    <w:name w:val="Light Shading"/>
    <w:basedOn w:val="TableNormal"/>
    <w:uiPriority w:val="60"/>
    <w:rsid w:val="00E04DD5"/>
    <w:pPr>
      <w:spacing w:after="0" w:line="240" w:lineRule="auto"/>
    </w:pPr>
    <w:rPr>
      <w:rFonts w:ascii="Times New Roman" w:eastAsia="Times New Roman" w:hAnsi="Times New Roman" w:cs="Times New Roman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BJ-Authors">
    <w:name w:val="BJ-Authors"/>
    <w:rsid w:val="001D35D7"/>
    <w:pPr>
      <w:spacing w:after="120" w:line="300" w:lineRule="exact"/>
    </w:pPr>
    <w:rPr>
      <w:rFonts w:ascii="Arial" w:eastAsia="Times New Roman" w:hAnsi="Arial" w:cs="Arial"/>
      <w:szCs w:val="24"/>
    </w:rPr>
  </w:style>
  <w:style w:type="paragraph" w:customStyle="1" w:styleId="BJ-Affiliation">
    <w:name w:val="BJ-Affiliation"/>
    <w:rsid w:val="001D35D7"/>
    <w:pPr>
      <w:spacing w:after="360" w:line="220" w:lineRule="exact"/>
    </w:pPr>
    <w:rPr>
      <w:rFonts w:ascii="Arial" w:eastAsia="Times New Roman" w:hAnsi="Arial" w:cs="Arial"/>
      <w:sz w:val="1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505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68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5</Pages>
  <Words>6529</Words>
  <Characters>37216</Characters>
  <Application>Microsoft Office Word</Application>
  <DocSecurity>0</DocSecurity>
  <Lines>310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SUMC</Company>
  <LinksUpToDate>false</LinksUpToDate>
  <CharactersWithSpaces>436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ldovan, Nicanor</dc:creator>
  <cp:lastModifiedBy>Moldovan, Leni</cp:lastModifiedBy>
  <cp:revision>5</cp:revision>
  <dcterms:created xsi:type="dcterms:W3CDTF">2014-03-30T23:13:00Z</dcterms:created>
  <dcterms:modified xsi:type="dcterms:W3CDTF">2014-04-04T22:38:00Z</dcterms:modified>
</cp:coreProperties>
</file>